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7CC0EB" w14:textId="77777777" w:rsidR="00397166" w:rsidRDefault="00397166" w:rsidP="00397166">
      <w:pPr>
        <w:pStyle w:val="HIPPETitle"/>
        <w:jc w:val="center"/>
      </w:pPr>
    </w:p>
    <w:p w14:paraId="6221C58B" w14:textId="1496C8E6" w:rsidR="00BE5B56" w:rsidRPr="00755C78" w:rsidRDefault="00BE5B56" w:rsidP="00777B9C">
      <w:pPr>
        <w:pStyle w:val="HIPPETitle"/>
        <w:jc w:val="center"/>
        <w:rPr>
          <w:lang w:val="de-DE"/>
        </w:rPr>
      </w:pPr>
      <w:r w:rsidRPr="00755C78">
        <w:rPr>
          <w:lang w:val="de-DE"/>
        </w:rPr>
        <w:t>Tit</w:t>
      </w:r>
      <w:r w:rsidR="000323C6" w:rsidRPr="00755C78">
        <w:rPr>
          <w:lang w:val="de-DE"/>
        </w:rPr>
        <w:t>le</w:t>
      </w:r>
      <w:r w:rsidRPr="00755C78">
        <w:rPr>
          <w:lang w:val="de-DE"/>
        </w:rPr>
        <w:t xml:space="preserve"> of the </w:t>
      </w:r>
      <w:r w:rsidR="000323C6" w:rsidRPr="00755C78">
        <w:rPr>
          <w:lang w:val="de-DE"/>
        </w:rPr>
        <w:t>article</w:t>
      </w:r>
    </w:p>
    <w:p w14:paraId="44A43D9D" w14:textId="1BA972C4" w:rsidR="00BE5B56" w:rsidRDefault="00BE5B56" w:rsidP="00777B9C">
      <w:pPr>
        <w:pStyle w:val="HIPPEStandard"/>
        <w:jc w:val="center"/>
        <w:rPr>
          <w:b/>
          <w:bCs/>
          <w:color w:val="000000" w:themeColor="text1"/>
          <w:sz w:val="24"/>
          <w:szCs w:val="24"/>
          <w:lang w:val="de-DE"/>
        </w:rPr>
      </w:pPr>
      <w:r w:rsidRPr="00755C78">
        <w:rPr>
          <w:rStyle w:val="HIPPEStandardZchn"/>
          <w:lang w:val="de-DE"/>
        </w:rPr>
        <w:t>Vorname Nachname ¹, Vorname2 Nachname2²</w:t>
      </w:r>
      <w:r w:rsidR="00397166" w:rsidRPr="00755C78">
        <w:rPr>
          <w:rStyle w:val="HIPPEStandardZchn"/>
          <w:lang w:val="de-DE"/>
        </w:rPr>
        <w:t>*</w:t>
      </w:r>
      <w:r w:rsidRPr="00755C78">
        <w:rPr>
          <w:rStyle w:val="HIPPEStandardZchn"/>
          <w:lang w:val="de-DE"/>
        </w:rPr>
        <w:t>, Vorname3 Nachname3</w:t>
      </w:r>
      <w:r>
        <w:rPr>
          <w:color w:val="000000" w:themeColor="text1"/>
          <w:sz w:val="24"/>
          <w:szCs w:val="24"/>
          <w:lang w:val="de-DE"/>
        </w:rPr>
        <w:t>²</w:t>
      </w:r>
    </w:p>
    <w:p w14:paraId="6BDC7AE3" w14:textId="2B84AB39" w:rsidR="00BE5B56" w:rsidRPr="001B2FCE" w:rsidRDefault="00BE5B56" w:rsidP="00BE5B56">
      <w:pPr>
        <w:pStyle w:val="HIPPETitle"/>
        <w:spacing w:after="0"/>
        <w:jc w:val="center"/>
        <w:rPr>
          <w:b w:val="0"/>
          <w:bCs w:val="0"/>
          <w:sz w:val="18"/>
          <w:szCs w:val="18"/>
          <w:lang w:val="de-DE"/>
        </w:rPr>
      </w:pPr>
      <w:r w:rsidRPr="001B2FCE">
        <w:rPr>
          <w:b w:val="0"/>
          <w:bCs w:val="0"/>
          <w:sz w:val="18"/>
          <w:szCs w:val="18"/>
          <w:lang w:val="de-DE"/>
        </w:rPr>
        <w:t>¹</w:t>
      </w:r>
      <w:r w:rsidRPr="001B2FCE">
        <w:rPr>
          <w:rStyle w:val="HIPPEInstitutionZchn"/>
          <w:b w:val="0"/>
          <w:bCs w:val="0"/>
        </w:rPr>
        <w:t>U</w:t>
      </w:r>
      <w:r w:rsidRPr="00BE5B56">
        <w:rPr>
          <w:rStyle w:val="HIPPEInstitutionaldescriptionZchn"/>
          <w:b w:val="0"/>
          <w:bCs w:val="0"/>
          <w:lang w:val="de-DE"/>
        </w:rPr>
        <w:t>niversität XY, Institut für Musterkonstruktion,</w:t>
      </w:r>
      <w:r w:rsidRPr="008049CF">
        <w:rPr>
          <w:rStyle w:val="HIPPEInstitutionaldescriptionZchn"/>
          <w:b w:val="0"/>
          <w:bCs w:val="0"/>
          <w:lang w:val="de-DE"/>
        </w:rPr>
        <w:t xml:space="preserve"> </w:t>
      </w:r>
      <w:r w:rsidR="00397166" w:rsidRPr="00BE5B56">
        <w:rPr>
          <w:b w:val="0"/>
          <w:bCs w:val="0"/>
          <w:sz w:val="18"/>
          <w:szCs w:val="18"/>
          <w:lang w:val="de-DE"/>
        </w:rPr>
        <w:t>01234</w:t>
      </w:r>
      <w:r w:rsidR="00397166">
        <w:rPr>
          <w:b w:val="0"/>
          <w:bCs w:val="0"/>
          <w:sz w:val="18"/>
          <w:szCs w:val="18"/>
          <w:lang w:val="de-DE"/>
        </w:rPr>
        <w:t xml:space="preserve"> </w:t>
      </w:r>
      <w:r w:rsidRPr="008049CF">
        <w:rPr>
          <w:rStyle w:val="HIPPEInstitutionaldescriptionZchn"/>
          <w:b w:val="0"/>
          <w:bCs w:val="0"/>
          <w:lang w:val="de-DE"/>
        </w:rPr>
        <w:t>Musterstadt</w:t>
      </w:r>
    </w:p>
    <w:p w14:paraId="6EE473C3" w14:textId="449003D4" w:rsidR="00BE5B56" w:rsidRPr="00F51F57" w:rsidRDefault="00BE5B56" w:rsidP="00BE5B56">
      <w:pPr>
        <w:pStyle w:val="HIPPETitle"/>
        <w:spacing w:after="0"/>
        <w:jc w:val="center"/>
        <w:rPr>
          <w:b w:val="0"/>
          <w:bCs w:val="0"/>
          <w:sz w:val="18"/>
          <w:szCs w:val="18"/>
        </w:rPr>
      </w:pPr>
      <w:r w:rsidRPr="00F51F57">
        <w:rPr>
          <w:b w:val="0"/>
          <w:bCs w:val="0"/>
          <w:sz w:val="18"/>
          <w:szCs w:val="18"/>
        </w:rPr>
        <w:t>²Firma XY GmbH, 01234 Musterstadt</w:t>
      </w:r>
    </w:p>
    <w:p w14:paraId="42F126C3" w14:textId="48D0B6A8" w:rsidR="00397166" w:rsidRPr="00397166" w:rsidRDefault="00397166" w:rsidP="00397166">
      <w:pPr>
        <w:pStyle w:val="HIPPETitle"/>
        <w:spacing w:after="0"/>
        <w:jc w:val="center"/>
        <w:rPr>
          <w:b w:val="0"/>
          <w:bCs w:val="0"/>
          <w:sz w:val="18"/>
        </w:rPr>
      </w:pPr>
      <w:r w:rsidRPr="00397166">
        <w:rPr>
          <w:b w:val="0"/>
          <w:bCs w:val="0"/>
          <w:sz w:val="18"/>
          <w:szCs w:val="18"/>
        </w:rPr>
        <w:t>*</w:t>
      </w:r>
      <w:r w:rsidR="00777B9C">
        <w:rPr>
          <w:b w:val="0"/>
          <w:bCs w:val="0"/>
          <w:sz w:val="18"/>
          <w:szCs w:val="18"/>
        </w:rPr>
        <w:t>Corresponding</w:t>
      </w:r>
      <w:r>
        <w:rPr>
          <w:b w:val="0"/>
          <w:bCs w:val="0"/>
          <w:sz w:val="18"/>
          <w:szCs w:val="18"/>
        </w:rPr>
        <w:t xml:space="preserve"> author. </w:t>
      </w:r>
      <w:r w:rsidRPr="00397166">
        <w:rPr>
          <w:rStyle w:val="HIPPEInstitutionaldescriptionZchn"/>
          <w:b w:val="0"/>
          <w:bCs w:val="0"/>
        </w:rPr>
        <w:t>E-Mail addre</w:t>
      </w:r>
      <w:r>
        <w:rPr>
          <w:rStyle w:val="HIPPEInstitutionaldescriptionZchn"/>
          <w:b w:val="0"/>
          <w:bCs w:val="0"/>
        </w:rPr>
        <w:t>ss</w:t>
      </w:r>
      <w:r w:rsidRPr="00397166">
        <w:rPr>
          <w:rStyle w:val="HIPPEInstitutionaldescriptionZchn"/>
          <w:b w:val="0"/>
          <w:bCs w:val="0"/>
        </w:rPr>
        <w:t xml:space="preserve">: muster.vorname@universitätxy.de; Tel.:01254/45896217 </w:t>
      </w:r>
    </w:p>
    <w:p w14:paraId="47C0DB5A" w14:textId="0EACE728" w:rsidR="00BE5B56" w:rsidRPr="00397166" w:rsidRDefault="00BE5B56" w:rsidP="00E054ED">
      <w:pPr>
        <w:pStyle w:val="HIPPETitle"/>
        <w:spacing w:after="0"/>
        <w:jc w:val="center"/>
        <w:rPr>
          <w:b w:val="0"/>
          <w:bCs w:val="0"/>
          <w:sz w:val="18"/>
          <w:szCs w:val="18"/>
        </w:rPr>
      </w:pPr>
    </w:p>
    <w:p w14:paraId="1927CF45" w14:textId="65962072" w:rsidR="00601524" w:rsidRDefault="00F51F57" w:rsidP="00CA6532">
      <w:pPr>
        <w:pStyle w:val="HIPPEStandard"/>
        <w:rPr>
          <w:rStyle w:val="HIPPEhighlightedZchn"/>
        </w:rPr>
      </w:pPr>
      <w:r>
        <w:rPr>
          <w:b/>
          <w:bCs/>
          <w:noProof/>
          <w:color w:val="000000" w:themeColor="text1"/>
        </w:rPr>
        <mc:AlternateContent>
          <mc:Choice Requires="wps">
            <w:drawing>
              <wp:anchor distT="0" distB="0" distL="114300" distR="114300" simplePos="0" relativeHeight="251663360" behindDoc="0" locked="0" layoutInCell="1" allowOverlap="1" wp14:anchorId="76E50311" wp14:editId="65A04D82">
                <wp:simplePos x="0" y="0"/>
                <wp:positionH relativeFrom="column">
                  <wp:posOffset>-19050</wp:posOffset>
                </wp:positionH>
                <wp:positionV relativeFrom="paragraph">
                  <wp:posOffset>102235</wp:posOffset>
                </wp:positionV>
                <wp:extent cx="5759450" cy="0"/>
                <wp:effectExtent l="0" t="0" r="0" b="0"/>
                <wp:wrapNone/>
                <wp:docPr id="302592604" name="Gerader Verbinder 11"/>
                <wp:cNvGraphicFramePr/>
                <a:graphic xmlns:a="http://schemas.openxmlformats.org/drawingml/2006/main">
                  <a:graphicData uri="http://schemas.microsoft.com/office/word/2010/wordprocessingShape">
                    <wps:wsp>
                      <wps:cNvCnPr/>
                      <wps:spPr>
                        <a:xfrm>
                          <a:off x="0" y="0"/>
                          <a:ext cx="5759450" cy="0"/>
                        </a:xfrm>
                        <a:prstGeom prst="line">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A66EF0" id="Gerader Verbinder 1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8.05pt" to="452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" strokecolor="#404040 [2429]" strokeweight="1pt">
                <v:stroke joinstyle="miter"/>
              </v:line>
            </w:pict>
          </mc:Fallback>
        </mc:AlternateContent>
      </w:r>
      <w:r>
        <w:rPr>
          <w:b/>
          <w:bCs/>
          <w:noProof/>
          <w:color w:val="000000" w:themeColor="text1"/>
        </w:rPr>
        <mc:AlternateContent>
          <mc:Choice Requires="wps">
            <w:drawing>
              <wp:anchor distT="0" distB="0" distL="114300" distR="114300" simplePos="0" relativeHeight="251664384" behindDoc="0" locked="0" layoutInCell="1" allowOverlap="1" wp14:anchorId="64DDDC9B" wp14:editId="51CA58EE">
                <wp:simplePos x="0" y="0"/>
                <wp:positionH relativeFrom="column">
                  <wp:posOffset>-19685</wp:posOffset>
                </wp:positionH>
                <wp:positionV relativeFrom="paragraph">
                  <wp:posOffset>156845</wp:posOffset>
                </wp:positionV>
                <wp:extent cx="5759450" cy="0"/>
                <wp:effectExtent l="0" t="0" r="0" b="0"/>
                <wp:wrapNone/>
                <wp:docPr id="2142462777" name="Gerader Verbinder 11"/>
                <wp:cNvGraphicFramePr/>
                <a:graphic xmlns:a="http://schemas.openxmlformats.org/drawingml/2006/main">
                  <a:graphicData uri="http://schemas.microsoft.com/office/word/2010/wordprocessingShape">
                    <wps:wsp>
                      <wps:cNvCnPr/>
                      <wps:spPr>
                        <a:xfrm>
                          <a:off x="0" y="0"/>
                          <a:ext cx="5759450" cy="0"/>
                        </a:xfrm>
                        <a:prstGeom prst="line">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225893" id="Gerader Verbinder 11"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5pt,12.35pt" to="451.9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" strokecolor="#404040 [2429]" strokeweight="1pt">
                <v:stroke joinstyle="miter"/>
              </v:line>
            </w:pict>
          </mc:Fallback>
        </mc:AlternateContent>
      </w:r>
    </w:p>
    <w:p w14:paraId="53306E9E" w14:textId="0D3403E5" w:rsidR="00CA6532" w:rsidRDefault="008C76D7" w:rsidP="00CA6532">
      <w:pPr>
        <w:pStyle w:val="HIPPEStandard"/>
      </w:pPr>
      <w:r w:rsidRPr="00BE5B56">
        <w:rPr>
          <w:rStyle w:val="HIPPEhighlightedZchn"/>
        </w:rPr>
        <w:t>Abstract (</w:t>
      </w:r>
      <w:r w:rsidR="00CA6532">
        <w:rPr>
          <w:rStyle w:val="HIPPEhighlightedZchn"/>
        </w:rPr>
        <w:t>200</w:t>
      </w:r>
      <w:r w:rsidR="002415E7">
        <w:rPr>
          <w:rStyle w:val="HIPPEhighlightedZchn"/>
        </w:rPr>
        <w:t xml:space="preserve"> </w:t>
      </w:r>
      <w:r w:rsidR="00CA6532">
        <w:rPr>
          <w:rStyle w:val="HIPPEhighlightedZchn"/>
        </w:rPr>
        <w:t>words</w:t>
      </w:r>
      <w:r w:rsidRPr="00BE5B56">
        <w:rPr>
          <w:rStyle w:val="HIPPEhighlightedZchn"/>
        </w:rPr>
        <w:t>):</w:t>
      </w:r>
      <w:r>
        <w:t xml:space="preserve"> </w:t>
      </w:r>
      <w:r w:rsidR="00CA6532">
        <w:t xml:space="preserve">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w:t>
      </w:r>
    </w:p>
    <w:p w14:paraId="09017C55" w14:textId="40E2263B" w:rsidR="008C76D7" w:rsidRDefault="00CA6532" w:rsidP="00CA6532">
      <w:pPr>
        <w:pStyle w:val="HIPPEStandard"/>
      </w:pPr>
      <w:r>
        <w:t>Duis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w:t>
      </w:r>
    </w:p>
    <w:p w14:paraId="190B6BE0" w14:textId="6A03A826" w:rsidR="008C76D7" w:rsidRPr="008049CF" w:rsidRDefault="008C76D7" w:rsidP="008C76D7">
      <w:pPr>
        <w:pStyle w:val="HIPPEKeywordcaption"/>
      </w:pPr>
      <w:r w:rsidRPr="008049CF">
        <w:t>Keywords:</w:t>
      </w:r>
    </w:p>
    <w:p w14:paraId="6636342C" w14:textId="1419DB12" w:rsidR="008C76D7" w:rsidRDefault="008C76D7" w:rsidP="008C76D7">
      <w:pPr>
        <w:pStyle w:val="HIPPEStandard"/>
        <w:rPr>
          <w:rStyle w:val="HIPPEKeywordZchn"/>
        </w:rPr>
      </w:pPr>
      <w:r w:rsidRPr="008049CF">
        <w:t xml:space="preserve">3-5 </w:t>
      </w:r>
      <w:r w:rsidRPr="008049CF">
        <w:rPr>
          <w:rStyle w:val="HIPPEKeywordZchn"/>
        </w:rPr>
        <w:t>Keywords, Keyword 1, Keyword 2</w:t>
      </w:r>
    </w:p>
    <w:p w14:paraId="5B07C821" w14:textId="30393B68" w:rsidR="00397166" w:rsidRDefault="00397166" w:rsidP="00397166">
      <w:pPr>
        <w:pStyle w:val="HIPPEStandard"/>
        <w:rPr>
          <w:b/>
          <w:bCs/>
          <w:color w:val="000000" w:themeColor="text1"/>
        </w:rPr>
      </w:pPr>
      <w:r>
        <w:rPr>
          <w:b/>
          <w:bCs/>
          <w:noProof/>
          <w:color w:val="000000" w:themeColor="text1"/>
        </w:rPr>
        <mc:AlternateContent>
          <mc:Choice Requires="wps">
            <w:drawing>
              <wp:anchor distT="0" distB="0" distL="114300" distR="114300" simplePos="0" relativeHeight="251659264" behindDoc="0" locked="0" layoutInCell="1" allowOverlap="1" wp14:anchorId="77B8E8D0" wp14:editId="47E19823">
                <wp:simplePos x="0" y="0"/>
                <wp:positionH relativeFrom="column">
                  <wp:posOffset>-24130</wp:posOffset>
                </wp:positionH>
                <wp:positionV relativeFrom="paragraph">
                  <wp:posOffset>29210</wp:posOffset>
                </wp:positionV>
                <wp:extent cx="5759450" cy="0"/>
                <wp:effectExtent l="0" t="0" r="0" b="0"/>
                <wp:wrapNone/>
                <wp:docPr id="1169900858" name="Gerader Verbinder 11"/>
                <wp:cNvGraphicFramePr/>
                <a:graphic xmlns:a="http://schemas.openxmlformats.org/drawingml/2006/main">
                  <a:graphicData uri="http://schemas.microsoft.com/office/word/2010/wordprocessingShape">
                    <wps:wsp>
                      <wps:cNvCnPr/>
                      <wps:spPr>
                        <a:xfrm>
                          <a:off x="0" y="0"/>
                          <a:ext cx="5759450" cy="0"/>
                        </a:xfrm>
                        <a:prstGeom prst="line">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1295DB" id="Gerader Verbinder 1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pt,2.3pt" to="451.6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" strokecolor="#404040 [2429]" strokeweight="1pt">
                <v:stroke joinstyle="miter"/>
              </v:line>
            </w:pict>
          </mc:Fallback>
        </mc:AlternateContent>
      </w:r>
      <w:r>
        <w:rPr>
          <w:b/>
          <w:bCs/>
          <w:noProof/>
          <w:color w:val="000000" w:themeColor="text1"/>
        </w:rPr>
        <mc:AlternateContent>
          <mc:Choice Requires="wps">
            <w:drawing>
              <wp:anchor distT="0" distB="0" distL="114300" distR="114300" simplePos="0" relativeHeight="251661312" behindDoc="0" locked="0" layoutInCell="1" allowOverlap="1" wp14:anchorId="1768D09D" wp14:editId="09777C20">
                <wp:simplePos x="0" y="0"/>
                <wp:positionH relativeFrom="column">
                  <wp:posOffset>-24130</wp:posOffset>
                </wp:positionH>
                <wp:positionV relativeFrom="paragraph">
                  <wp:posOffset>83820</wp:posOffset>
                </wp:positionV>
                <wp:extent cx="5759450" cy="0"/>
                <wp:effectExtent l="0" t="0" r="0" b="0"/>
                <wp:wrapNone/>
                <wp:docPr id="1460298697" name="Gerader Verbinder 11"/>
                <wp:cNvGraphicFramePr/>
                <a:graphic xmlns:a="http://schemas.openxmlformats.org/drawingml/2006/main">
                  <a:graphicData uri="http://schemas.microsoft.com/office/word/2010/wordprocessingShape">
                    <wps:wsp>
                      <wps:cNvCnPr/>
                      <wps:spPr>
                        <a:xfrm>
                          <a:off x="0" y="0"/>
                          <a:ext cx="5759450" cy="0"/>
                        </a:xfrm>
                        <a:prstGeom prst="line">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B54AD3" id="Gerader Verbinder 1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pt,6.6pt" to="451.6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" strokecolor="#404040 [2429]" strokeweight="1pt">
                <v:stroke joinstyle="miter"/>
              </v:line>
            </w:pict>
          </mc:Fallback>
        </mc:AlternateContent>
      </w:r>
    </w:p>
    <w:p w14:paraId="4C736CBB" w14:textId="4279D4AD" w:rsidR="00397166" w:rsidRPr="001E0431" w:rsidRDefault="00397166" w:rsidP="00397166">
      <w:pPr>
        <w:pStyle w:val="HIPPEheading1"/>
        <w:rPr>
          <w:lang w:val="de-DE"/>
        </w:rPr>
      </w:pPr>
      <w:r>
        <w:rPr>
          <w:lang w:val="de-DE"/>
        </w:rPr>
        <w:t>Overview of Content</w:t>
      </w:r>
    </w:p>
    <w:p w14:paraId="031F0F30" w14:textId="2C31B49F" w:rsidR="00397166" w:rsidRPr="00F81BEF" w:rsidRDefault="00397166" w:rsidP="00397166">
      <w:pPr>
        <w:pStyle w:val="HIPPEStandard"/>
      </w:pPr>
      <w:r>
        <w:t>A article has been created to present the current findings of your research.</w:t>
      </w:r>
      <w:r w:rsidRPr="00F81BEF">
        <w:t xml:space="preserve"> The text is to be written in </w:t>
      </w:r>
      <w:r>
        <w:t>the</w:t>
      </w:r>
      <w:r w:rsidRPr="00F81BEF">
        <w:t xml:space="preserve"> given format template without making any changes to the formatting. The </w:t>
      </w:r>
      <w:r>
        <w:t>article</w:t>
      </w:r>
      <w:r w:rsidRPr="00F81BEF">
        <w:t xml:space="preserve"> must be written in </w:t>
      </w:r>
      <w:r w:rsidRPr="00E054ED">
        <w:t>american english</w:t>
      </w:r>
      <w:r w:rsidRPr="00F81BEF">
        <w:t xml:space="preserve"> and must be uploaded as a file in Word format (*.</w:t>
      </w:r>
      <w:r>
        <w:t>pdf</w:t>
      </w:r>
      <w:r w:rsidRPr="00F81BEF">
        <w:t xml:space="preserve"> or *.</w:t>
      </w:r>
      <w:r>
        <w:t>pdf</w:t>
      </w:r>
      <w:r w:rsidRPr="00F81BEF">
        <w:t>) via the conference management program Indico at “https://indico.uni-paderborn.de/event/126/”.</w:t>
      </w:r>
    </w:p>
    <w:p w14:paraId="729BAB07" w14:textId="49C7FB17" w:rsidR="001E0431" w:rsidRDefault="007071C1" w:rsidP="00397166">
      <w:pPr>
        <w:pStyle w:val="HIPPEheading1"/>
      </w:pPr>
      <w:r>
        <w:t>Content structure</w:t>
      </w:r>
    </w:p>
    <w:p w14:paraId="3BDF89F1" w14:textId="408B131F" w:rsidR="00275803" w:rsidRPr="00275803" w:rsidRDefault="00275803" w:rsidP="00275803">
      <w:pPr>
        <w:pStyle w:val="HIPPEStandard"/>
      </w:pPr>
      <w:r w:rsidRPr="00275803">
        <w:t xml:space="preserve">When submitting your scientific </w:t>
      </w:r>
      <w:r w:rsidR="000323C6">
        <w:t>article</w:t>
      </w:r>
      <w:r w:rsidRPr="00275803">
        <w:t xml:space="preserve">, it is important to present the topic succinctly and purposefully in a concise introduction. The relevance of the topic as well as its professional context should be clearly worked out and the contribution should be clearly assigned to one of the four tracks of the symposium. From this motivation, derive the central research problem and emphasize </w:t>
      </w:r>
      <w:r w:rsidR="0074222B" w:rsidRPr="00275803">
        <w:t>the</w:t>
      </w:r>
      <w:r w:rsidRPr="00275803">
        <w:t xml:space="preserve"> originality of your research question and its scientific relevance. If possible, consciously distinguish your topic from related fields of research and formulate at least one concrete research question that forms the core of your analysis.</w:t>
      </w:r>
    </w:p>
    <w:p w14:paraId="09BBC17D" w14:textId="77777777" w:rsidR="00275803" w:rsidRDefault="00275803" w:rsidP="00275803">
      <w:pPr>
        <w:pStyle w:val="HIPPEStandard"/>
      </w:pPr>
      <w:r w:rsidRPr="00275803">
        <w:t xml:space="preserve">The methodological approach should be described clearly and comprehensibly. Explain which methods or approaches you used to answer your research question. Then present the key findings of your study and discuss them in a comprehensible manner. Depending on the type of research, these may be study </w:t>
      </w:r>
      <w:r w:rsidRPr="00275803">
        <w:lastRenderedPageBreak/>
        <w:t>results, concepts or the testing of a hypothesis. To underline the relevance of the research results, the use of a visualization in the form of a table, diagram or figure is mandatory.</w:t>
      </w:r>
    </w:p>
    <w:p w14:paraId="50B3D0CA" w14:textId="2F383CF2" w:rsidR="007071C1" w:rsidRDefault="007071C1" w:rsidP="007071C1">
      <w:pPr>
        <w:pStyle w:val="HIPPEStandard"/>
      </w:pPr>
      <w:r>
        <w:t xml:space="preserve">In summary, the structure of your </w:t>
      </w:r>
      <w:r w:rsidR="000323C6">
        <w:t>article</w:t>
      </w:r>
      <w:r>
        <w:t xml:space="preserve"> comprises the following points:</w:t>
      </w:r>
    </w:p>
    <w:p w14:paraId="7C209D8F" w14:textId="5BBEFFFF" w:rsidR="0074222B" w:rsidRDefault="0074222B" w:rsidP="007071C1">
      <w:pPr>
        <w:pStyle w:val="HIPPElistenumeration"/>
      </w:pPr>
      <w:r w:rsidRPr="0074222B">
        <w:t>Maximum length of ten pages (including title page and bibliography)</w:t>
      </w:r>
    </w:p>
    <w:p w14:paraId="5EB7EC11" w14:textId="630D7B37" w:rsidR="000323C6" w:rsidRDefault="000323C6" w:rsidP="007071C1">
      <w:pPr>
        <w:pStyle w:val="HIPPElistenumeration"/>
      </w:pPr>
      <w:r w:rsidRPr="000323C6">
        <w:t>The abstract must not exceed 800 characters, including spaces.</w:t>
      </w:r>
    </w:p>
    <w:p w14:paraId="73261B36" w14:textId="64B3BF1F" w:rsidR="007071C1" w:rsidRDefault="007071C1" w:rsidP="007071C1">
      <w:pPr>
        <w:pStyle w:val="HIPPElistenumeration"/>
      </w:pPr>
      <w:r>
        <w:t>derivation of the research problem, emphasis on originality and relevance, formulation of a concrete research question</w:t>
      </w:r>
    </w:p>
    <w:p w14:paraId="17EECE3F" w14:textId="11EF74D1" w:rsidR="007071C1" w:rsidRDefault="007071C1" w:rsidP="007071C1">
      <w:pPr>
        <w:pStyle w:val="HIPPElistenumeration"/>
      </w:pPr>
      <w:r>
        <w:t>clearly described methods and approach</w:t>
      </w:r>
    </w:p>
    <w:p w14:paraId="3F6B0274" w14:textId="07AD0FFA" w:rsidR="007071C1" w:rsidRDefault="007071C1" w:rsidP="007071C1">
      <w:pPr>
        <w:pStyle w:val="HIPPElistenumeration"/>
      </w:pPr>
      <w:r>
        <w:t>presentation and discussion of the central results with visualization</w:t>
      </w:r>
      <w:r w:rsidR="0074222B">
        <w:t>s</w:t>
      </w:r>
      <w:r>
        <w:t xml:space="preserve"> such as a table, diagram or figure </w:t>
      </w:r>
    </w:p>
    <w:p w14:paraId="5961272A" w14:textId="5FBB157E" w:rsidR="007071C1" w:rsidRDefault="007071C1" w:rsidP="007071C1">
      <w:pPr>
        <w:pStyle w:val="HIPPElistenumeration"/>
      </w:pPr>
      <w:r>
        <w:t xml:space="preserve">reference list with </w:t>
      </w:r>
      <w:r w:rsidR="00EE138F">
        <w:t>citation style “</w:t>
      </w:r>
      <w:r w:rsidR="00755C78">
        <w:t>Engineering Reports”</w:t>
      </w:r>
      <w:r w:rsidR="00626A20">
        <w:t xml:space="preserve"> (e.g. </w:t>
      </w:r>
      <w:sdt>
        <w:sdtPr>
          <w:alias w:val="To edit, see citavi.com/edit"/>
          <w:tag w:val="CitaviPlaceholder#cdac3d10-a5d1-4e71-8da8-236bc104d1a1"/>
          <w:id w:val="-1862968882"/>
          <w:placeholder>
            <w:docPart w:val="DefaultPlaceholder_-1854013440"/>
          </w:placeholder>
        </w:sdtPr>
        <w:sdtContent>
          <w:r w:rsidR="00EA60BF">
            <w:fldChar w:fldCharType="begin"/>
          </w:r>
          <w:r w:rsidR="00401E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GIxMzQzLTM1OGMtNDY2Ni04M2Y5LTY1YzczOGQ4Y2U5MyIsIlJhbmdlU3RhcnQiOjIsIlJhbmdlTGVuZ3RoIjozLCJSZWZlcmVuY2VJZCI6Ijg5MmFkOWExLWI2MjItNDcwMi1iODVlLTk5NGU0NzYxNzQ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3d3dy53aWdlcC5kZS9maWxlYWRtaW4vUG9zaXRpb25zLV91bmRfSW1wdWxzcGFwaWVyZS9Qb3NpdGlvbnNwYXBpZXJfRGlnaXRhbGVyX1p3aWxsaW5nLnBkZiIsIlVyaVN0cmluZyI6Imh0dHA6Ly93d3cud2lnZXAuZGUvZmlsZWFkbWluL1Bvc2l0aW9ucy1fdW5kX0ltcHVsc3BhcGllcmUvUG9zaXRpb25zcGFwaWVyX0RpZ2l0YWxlcl9ad2lsbGluZy5wZGY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}</w:instrText>
          </w:r>
          <w:r w:rsidR="00EA60BF">
            <w:fldChar w:fldCharType="separate"/>
          </w:r>
          <w:r w:rsidR="009418CD">
            <w:t>[1–4]</w:t>
          </w:r>
          <w:r w:rsidR="00EA60BF">
            <w:fldChar w:fldCharType="end"/>
          </w:r>
        </w:sdtContent>
      </w:sdt>
      <w:r w:rsidR="00D46508">
        <w:t>)</w:t>
      </w:r>
    </w:p>
    <w:p w14:paraId="16670121" w14:textId="0E0FB75D" w:rsidR="000323C6" w:rsidRPr="00275803" w:rsidRDefault="000323C6" w:rsidP="007071C1">
      <w:pPr>
        <w:pStyle w:val="HIPPElistenumeration"/>
      </w:pPr>
      <w:r>
        <w:t>f</w:t>
      </w:r>
      <w:r w:rsidRPr="000323C6">
        <w:t>or the article to be published, at least one author must be registered to participate in the symposium by February 11, 2026</w:t>
      </w:r>
    </w:p>
    <w:p w14:paraId="29C0D3CC" w14:textId="160FB1D7" w:rsidR="007071C1" w:rsidRPr="007071C1" w:rsidRDefault="007071C1" w:rsidP="007071C1">
      <w:pPr>
        <w:pStyle w:val="HIPPEheading1"/>
      </w:pPr>
      <w:r w:rsidRPr="007071C1">
        <w:t xml:space="preserve">Requirements for </w:t>
      </w:r>
      <w:r w:rsidR="000323C6">
        <w:t>the article</w:t>
      </w:r>
    </w:p>
    <w:p w14:paraId="78D91416" w14:textId="2A6430A1" w:rsidR="001E0431" w:rsidRPr="007071C1" w:rsidRDefault="007071C1" w:rsidP="001E0431">
      <w:pPr>
        <w:pStyle w:val="HIPPEStandard"/>
      </w:pPr>
      <w:r w:rsidRPr="007071C1">
        <w:t xml:space="preserve">The </w:t>
      </w:r>
      <w:r w:rsidR="000323C6">
        <w:t>article</w:t>
      </w:r>
      <w:r w:rsidRPr="007071C1">
        <w:t xml:space="preserve"> must fulfill binding minimum requirements. It must not exceed </w:t>
      </w:r>
      <w:r w:rsidR="000323C6">
        <w:t>ten</w:t>
      </w:r>
      <w:r w:rsidRPr="007071C1">
        <w:t xml:space="preserve"> pages (</w:t>
      </w:r>
      <w:r w:rsidR="000323C6" w:rsidRPr="0074222B">
        <w:t>including title page and bibliography</w:t>
      </w:r>
      <w:r w:rsidRPr="007071C1">
        <w:t xml:space="preserve">). Due to the blind review process, the </w:t>
      </w:r>
      <w:r w:rsidR="000323C6">
        <w:t>article</w:t>
      </w:r>
      <w:r w:rsidRPr="007071C1">
        <w:t xml:space="preserve"> must be submitted completely anonymously. Personal information such as the name or other references to the authors must not be included.</w:t>
      </w:r>
    </w:p>
    <w:p w14:paraId="1E256352" w14:textId="77777777" w:rsidR="007071C1" w:rsidRPr="007071C1" w:rsidRDefault="007071C1" w:rsidP="007071C1">
      <w:pPr>
        <w:pStyle w:val="HIPPEheading1"/>
      </w:pPr>
      <w:r w:rsidRPr="007071C1">
        <w:t>Formatting requirements</w:t>
      </w:r>
    </w:p>
    <w:p w14:paraId="5A9509EB" w14:textId="290F23AA" w:rsidR="001E0431" w:rsidRDefault="007071C1" w:rsidP="001E0431">
      <w:pPr>
        <w:pStyle w:val="HIPPEStandard"/>
        <w:rPr>
          <w:noProof/>
        </w:rPr>
      </w:pPr>
      <w:r w:rsidRPr="007071C1">
        <w:rPr>
          <w:noProof/>
        </w:rPr>
        <w:t>Images must always be centered and labeled with the “HIPPE image” format template. The caption is always placed below the image in a single line. The “HIPPE caption” is used for formatting.</w:t>
      </w:r>
    </w:p>
    <w:p w14:paraId="2F605E27" w14:textId="0166C822" w:rsidR="00E10401" w:rsidRPr="007071C1" w:rsidRDefault="00E10401" w:rsidP="00B42CE8">
      <w:pPr>
        <w:pStyle w:val="HIPPEfigure"/>
      </w:pPr>
      <w:r>
        <w:rPr>
          <w:noProof/>
        </w:rPr>
        <w:drawing>
          <wp:inline distT="0" distB="0" distL="0" distR="0" wp14:anchorId="2476D5A5" wp14:editId="0C014EEA">
            <wp:extent cx="5760720" cy="3147060"/>
            <wp:effectExtent l="0" t="0" r="0" b="0"/>
            <wp:docPr id="1950203705" name="Grafik 5" descr="Ein Bild, das Text, Screenshot, Grafiken, Grafik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203705" name="Grafik 5" descr="Ein Bild, das Text, Screenshot, Grafiken, Grafikdesign enthält.&#10;&#10;KI-generierte Inhalte können fehlerhaft se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3147060"/>
                    </a:xfrm>
                    <a:prstGeom prst="rect">
                      <a:avLst/>
                    </a:prstGeom>
                    <a:noFill/>
                    <a:ln>
                      <a:noFill/>
                    </a:ln>
                  </pic:spPr>
                </pic:pic>
              </a:graphicData>
            </a:graphic>
          </wp:inline>
        </w:drawing>
      </w:r>
    </w:p>
    <w:p w14:paraId="22AA5503" w14:textId="459D4C4E" w:rsidR="001E0431" w:rsidRPr="00601524" w:rsidRDefault="007071C1" w:rsidP="00B42CE8">
      <w:pPr>
        <w:pStyle w:val="HIPPEfigurecaption"/>
        <w:rPr>
          <w:lang w:val="en-US"/>
        </w:rPr>
      </w:pPr>
      <w:r w:rsidRPr="00382BAB">
        <w:rPr>
          <w:lang w:val="en-US"/>
        </w:rPr>
        <w:t>Figure</w:t>
      </w:r>
      <w:r w:rsidR="001E0431" w:rsidRPr="00382BAB">
        <w:rPr>
          <w:lang w:val="en-US"/>
        </w:rPr>
        <w:t xml:space="preserve"> 1: </w:t>
      </w:r>
      <w:r w:rsidRPr="00382BAB">
        <w:rPr>
          <w:lang w:val="en-US"/>
        </w:rPr>
        <w:t>The generic product life cycle</w:t>
      </w:r>
      <w:r w:rsidR="00EE138F" w:rsidRPr="00382BAB">
        <w:rPr>
          <w:lang w:val="en-US"/>
        </w:rPr>
        <w:t xml:space="preserve"> </w:t>
      </w:r>
      <w:sdt>
        <w:sdtPr>
          <w:alias w:val="To edit, see citavi.com/edit"/>
          <w:tag w:val="CitaviPlaceholder#e9902b1b-fbf8-4395-adba-8f1d1e8049be"/>
          <w:id w:val="372198048"/>
          <w:placeholder>
            <w:docPart w:val="DefaultPlaceholder_-1854013440"/>
          </w:placeholder>
        </w:sdtPr>
        <w:sdtContent>
          <w:r w:rsidR="00BC334B" w:rsidRPr="00B42CE8">
            <w:fldChar w:fldCharType="begin"/>
          </w:r>
          <w:r w:rsidR="00401ED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zRhZWQ0LWVkNGYtNGVhMS04YmM1LWQ0Y2FhNjEwMGM3YiIsIlJhbmdlTGVuZ3RoIjozLCJSZWZlcmVuY2VJZCI6ImM4M2JmZDEyLTE4YzItNDlkMS1iODMwLTUyODVkMzAzYTA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TAvYXBwMTExMDQ1MTYiLCJVcmlTdHJpbmciOiJodHRwczovL2RvaS5vcmcvMTAuMzM5MC9hcHAxMTEwNDUx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}</w:instrText>
          </w:r>
          <w:r w:rsidR="00BC334B" w:rsidRPr="00B42CE8">
            <w:fldChar w:fldCharType="separate"/>
          </w:r>
          <w:r w:rsidR="009418CD">
            <w:rPr>
              <w:lang w:val="en-US"/>
            </w:rPr>
            <w:t>[5]</w:t>
          </w:r>
          <w:r w:rsidR="00BC334B" w:rsidRPr="00B42CE8">
            <w:fldChar w:fldCharType="end"/>
          </w:r>
        </w:sdtContent>
      </w:sdt>
    </w:p>
    <w:p w14:paraId="61FBCB36" w14:textId="77777777" w:rsidR="00397166" w:rsidRDefault="00397166" w:rsidP="00887403">
      <w:pPr>
        <w:pStyle w:val="HIPPETableCaption"/>
        <w:jc w:val="right"/>
      </w:pPr>
    </w:p>
    <w:p w14:paraId="576A3AA8" w14:textId="20DE6309" w:rsidR="00397166" w:rsidRDefault="00887403" w:rsidP="00887403">
      <w:pPr>
        <w:pStyle w:val="HIPPEStandard"/>
      </w:pPr>
      <w:r w:rsidRPr="007071C1">
        <w:t xml:space="preserve">Each table should be displayed centered. The table content is formatted using the “HIPPE table” style sheet. The table caption is placed above the table, it should be in one line if possible and use the “HIPPE table caption” style. A blank line is inserted below each table using the “HIPPE table blank line” style. </w:t>
      </w:r>
    </w:p>
    <w:p w14:paraId="7B8C295B" w14:textId="13AFB973" w:rsidR="001E0431" w:rsidRPr="00626A20" w:rsidRDefault="001E0431" w:rsidP="001E0431">
      <w:pPr>
        <w:pStyle w:val="HIPPETableCaption"/>
      </w:pPr>
      <w:r w:rsidRPr="00626A20">
        <w:t>Tab</w:t>
      </w:r>
      <w:r w:rsidR="007071C1" w:rsidRPr="00626A20">
        <w:t>le</w:t>
      </w:r>
      <w:r w:rsidRPr="00626A20">
        <w:t xml:space="preserve"> 1: </w:t>
      </w:r>
      <w:r w:rsidR="007071C1" w:rsidRPr="00626A20">
        <w:t xml:space="preserve">Example table </w:t>
      </w:r>
      <w:r w:rsidRPr="00626A20">
        <w:t>1</w:t>
      </w:r>
    </w:p>
    <w:tbl>
      <w:tblPr>
        <w:tblStyle w:val="Tabellenraster"/>
        <w:tblW w:w="0" w:type="auto"/>
        <w:tblInd w:w="-5" w:type="dxa"/>
        <w:tblLook w:val="04A0" w:firstRow="1" w:lastRow="0" w:firstColumn="1" w:lastColumn="0" w:noHBand="0" w:noVBand="1"/>
      </w:tblPr>
      <w:tblGrid>
        <w:gridCol w:w="4531"/>
        <w:gridCol w:w="4531"/>
      </w:tblGrid>
      <w:tr w:rsidR="001E0431" w:rsidRPr="0097409F" w14:paraId="77800A6F" w14:textId="77777777" w:rsidTr="00E238A4">
        <w:tc>
          <w:tcPr>
            <w:tcW w:w="4531" w:type="dxa"/>
            <w:shd w:val="clear" w:color="auto" w:fill="FFFFFF" w:themeFill="background1"/>
          </w:tcPr>
          <w:p w14:paraId="7D6E6722" w14:textId="78456604" w:rsidR="001E0431" w:rsidRPr="00626A20" w:rsidRDefault="007071C1" w:rsidP="002415E7">
            <w:pPr>
              <w:pStyle w:val="HIPPEtable"/>
              <w:rPr>
                <w:lang w:val="en-US"/>
              </w:rPr>
            </w:pPr>
            <w:r w:rsidRPr="00626A20">
              <w:rPr>
                <w:lang w:val="en-US"/>
              </w:rPr>
              <w:t>advantages</w:t>
            </w:r>
          </w:p>
        </w:tc>
        <w:tc>
          <w:tcPr>
            <w:tcW w:w="4531" w:type="dxa"/>
            <w:shd w:val="clear" w:color="auto" w:fill="FFFFFF" w:themeFill="background1"/>
          </w:tcPr>
          <w:p w14:paraId="0F7786EE" w14:textId="01A16297" w:rsidR="001E0431" w:rsidRPr="00626A20" w:rsidRDefault="007071C1" w:rsidP="002415E7">
            <w:pPr>
              <w:pStyle w:val="HIPPEtable"/>
              <w:rPr>
                <w:lang w:val="en-US"/>
              </w:rPr>
            </w:pPr>
            <w:r w:rsidRPr="00626A20">
              <w:rPr>
                <w:lang w:val="en-US"/>
              </w:rPr>
              <w:t>disadvantages</w:t>
            </w:r>
          </w:p>
        </w:tc>
      </w:tr>
      <w:tr w:rsidR="001E0431" w14:paraId="02A79E0A" w14:textId="77777777" w:rsidTr="007A344D">
        <w:tc>
          <w:tcPr>
            <w:tcW w:w="4531" w:type="dxa"/>
          </w:tcPr>
          <w:p w14:paraId="061D4A73" w14:textId="77777777" w:rsidR="001E0431" w:rsidRPr="008049CF" w:rsidRDefault="001E0431" w:rsidP="008049CF">
            <w:pPr>
              <w:pStyle w:val="HIPPE-TabelleLeerzeile"/>
            </w:pPr>
          </w:p>
          <w:p w14:paraId="2CBDD6A6" w14:textId="77777777" w:rsidR="001E0431" w:rsidRPr="003B05C1" w:rsidRDefault="001E0431" w:rsidP="007A344D">
            <w:pPr>
              <w:pStyle w:val="HIPPE-TabelleLeerzeile"/>
              <w:jc w:val="both"/>
            </w:pPr>
          </w:p>
        </w:tc>
        <w:tc>
          <w:tcPr>
            <w:tcW w:w="4531" w:type="dxa"/>
          </w:tcPr>
          <w:p w14:paraId="09E072FA" w14:textId="77777777" w:rsidR="001E0431" w:rsidRPr="00626A20" w:rsidRDefault="001E0431" w:rsidP="007A344D">
            <w:pPr>
              <w:jc w:val="both"/>
              <w:rPr>
                <w:rFonts w:ascii="Times New Roman" w:hAnsi="Times New Roman" w:cs="Times New Roman"/>
                <w:color w:val="000000" w:themeColor="text1"/>
                <w:lang w:val="en-US"/>
              </w:rPr>
            </w:pPr>
          </w:p>
        </w:tc>
      </w:tr>
    </w:tbl>
    <w:p w14:paraId="3D6CE9B0" w14:textId="77777777" w:rsidR="00E054ED" w:rsidRPr="00601524" w:rsidRDefault="00E054ED" w:rsidP="00887403">
      <w:pPr>
        <w:pStyle w:val="HIPPEemptytablerow"/>
        <w:rPr>
          <w:lang w:val="en-US"/>
        </w:rPr>
      </w:pPr>
    </w:p>
    <w:p w14:paraId="674663E5" w14:textId="77777777" w:rsidR="009418CD" w:rsidRDefault="009418CD" w:rsidP="009418CD">
      <w:pPr>
        <w:pStyle w:val="HIPPEStandard"/>
      </w:pPr>
      <w:r w:rsidRPr="007071C1">
        <w:t xml:space="preserve">For the title of the </w:t>
      </w:r>
      <w:r>
        <w:t>references</w:t>
      </w:r>
      <w:r w:rsidRPr="007071C1">
        <w:t>, use the format “HIPPE literature heading”, whereby the individual sources are listed with the format “HIPPE literature”.</w:t>
      </w:r>
      <w:bookmarkStart w:id="0" w:name="_Hlk212800684"/>
    </w:p>
    <w:bookmarkEnd w:id="0"/>
    <w:p w14:paraId="0D1B317E" w14:textId="77777777" w:rsidR="009418CD" w:rsidRPr="009418CD" w:rsidRDefault="009418CD" w:rsidP="009418CD">
      <w:pPr>
        <w:pStyle w:val="HIPPEreferencecaption"/>
        <w:rPr>
          <w:lang w:val="en-US"/>
        </w:rPr>
      </w:pPr>
    </w:p>
    <w:p w14:paraId="5E2E61E5" w14:textId="62C07A28" w:rsidR="009418CD" w:rsidRPr="00755C78" w:rsidRDefault="009418CD" w:rsidP="009418CD">
      <w:pPr>
        <w:pStyle w:val="HIPPEreferencecaption"/>
        <w:rPr>
          <w:lang w:val="en-US"/>
        </w:rPr>
      </w:pPr>
      <w:r w:rsidRPr="00755C78">
        <w:rPr>
          <w:lang w:val="en-US"/>
        </w:rPr>
        <w:t>References</w:t>
      </w:r>
    </w:p>
    <w:p w14:paraId="346E6B41" w14:textId="77777777" w:rsidR="009418CD" w:rsidRPr="00755C78" w:rsidRDefault="009418CD" w:rsidP="009418CD">
      <w:pPr>
        <w:pStyle w:val="HIPPEreferences"/>
        <w:rPr>
          <w:lang w:val="en-US"/>
        </w:rPr>
      </w:pPr>
      <w:r w:rsidRPr="00755C78">
        <w:rPr>
          <w:lang w:val="en-US"/>
        </w:rPr>
        <w:t>[1]</w:t>
      </w:r>
      <w:r w:rsidRPr="00755C78">
        <w:rPr>
          <w:lang w:val="en-US"/>
        </w:rPr>
        <w:tab/>
        <w:t>R. Stark, K.-D. Thoben, D. Gerhard, H. Hick, E. Kirchner, R. Anderl, S. Wartzack, F.-L. Krause, I. Grässler, J. Pottebaum, B. Schleich, R. Stelzer, H. u. K. Hick, P. u. K. Klein, B. u. K. Saske, C. Czwick, S. Gogineni, L. Klimmeck, M. Bajzek, G. Jacobs, J. Berroth, T. Zimmermann, P. Kranabitl and N. Göckel, WiGeP Positionspapier - Digitaler Zwilling, 2020.</w:t>
      </w:r>
    </w:p>
    <w:p w14:paraId="0B156705" w14:textId="77777777" w:rsidR="009418CD" w:rsidRPr="00755C78" w:rsidRDefault="009418CD" w:rsidP="009418CD">
      <w:pPr>
        <w:pStyle w:val="HIPPEreferences"/>
        <w:rPr>
          <w:lang w:val="en-US"/>
        </w:rPr>
      </w:pPr>
      <w:r w:rsidRPr="00755C78">
        <w:rPr>
          <w:lang w:val="en-US"/>
        </w:rPr>
        <w:t>[2]</w:t>
      </w:r>
      <w:r w:rsidRPr="00755C78">
        <w:rPr>
          <w:lang w:val="en-US"/>
        </w:rPr>
        <w:tab/>
        <w:t>S. Vajna, ed., Integrated Design Engineering. Interdisziplinäre und ganzheitliche Produktentwicklung, 2. Auflage (Berlin, Heidelberg: Springer Vieweg, 2022).</w:t>
      </w:r>
    </w:p>
    <w:p w14:paraId="4F1DEC74" w14:textId="77777777" w:rsidR="009418CD" w:rsidRPr="00B703C9" w:rsidRDefault="009418CD" w:rsidP="009418CD">
      <w:pPr>
        <w:pStyle w:val="HIPPEreferences"/>
        <w:rPr>
          <w:lang w:val="en-US"/>
        </w:rPr>
      </w:pPr>
      <w:r w:rsidRPr="00B703C9">
        <w:rPr>
          <w:lang w:val="en-US"/>
        </w:rPr>
        <w:t>[3]</w:t>
      </w:r>
      <w:r w:rsidRPr="00B703C9">
        <w:rPr>
          <w:lang w:val="en-US"/>
        </w:rPr>
        <w:tab/>
        <w:t>VDI/VDE, VDI 2206 Entwicklung mechatronischer und cyber-physischer Systeme (2206) (Düsseldorf: Beuth Verlag GmbH, 2021).</w:t>
      </w:r>
    </w:p>
    <w:p w14:paraId="4A04FC7A" w14:textId="77777777" w:rsidR="009418CD" w:rsidRPr="00755C78" w:rsidRDefault="009418CD" w:rsidP="009418CD">
      <w:pPr>
        <w:pStyle w:val="HIPPEreferences"/>
        <w:rPr>
          <w:lang w:val="en-US"/>
        </w:rPr>
      </w:pPr>
      <w:r w:rsidRPr="00755C78">
        <w:rPr>
          <w:lang w:val="en-US"/>
        </w:rPr>
        <w:t>[4]</w:t>
      </w:r>
      <w:r w:rsidRPr="00755C78">
        <w:rPr>
          <w:lang w:val="en-US"/>
        </w:rPr>
        <w:tab/>
        <w:t>D. D. Walden, G. J. Roedler, K. Forsberg, R. D. Hamelin and T. M. Shortell, Systems engineering handbook. A guide for system life cycle processes and activities, 5th ed.San Diego,CA, USA: Wiley, 2023.</w:t>
      </w:r>
    </w:p>
    <w:p w14:paraId="1F428ACC" w14:textId="3C56A219" w:rsidR="009418CD" w:rsidRDefault="009418CD" w:rsidP="009418CD">
      <w:pPr>
        <w:pStyle w:val="HIPPEreferences"/>
      </w:pPr>
      <w:r w:rsidRPr="00755C78">
        <w:rPr>
          <w:lang w:val="en-US"/>
        </w:rPr>
        <w:t>[5]</w:t>
      </w:r>
      <w:r w:rsidRPr="00755C78">
        <w:rPr>
          <w:lang w:val="en-US"/>
        </w:rPr>
        <w:tab/>
        <w:t xml:space="preserve">I. Gräßler and J. Pottebaum, “Generic Product Lifecycle Model: A Holistic and Adaptable Approach for Multi-Disciplinary Product–Service Systems,” Applied Sciences, vol. 11, no. 10, p. 4516, 2021. </w:t>
      </w:r>
      <w:r>
        <w:t>DOI: https://doi.org/10.3390/app11104516.</w:t>
      </w:r>
    </w:p>
    <w:p w14:paraId="6DBC24EB" w14:textId="77777777" w:rsidR="004F3B11" w:rsidRPr="009418CD" w:rsidRDefault="004F3B11" w:rsidP="004F3B11">
      <w:pPr>
        <w:rPr>
          <w:lang w:val="de-DE"/>
        </w:rPr>
      </w:pPr>
    </w:p>
    <w:sectPr w:rsidR="004F3B11" w:rsidRPr="009418CD" w:rsidSect="00722BF4">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51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C60CC3" w14:textId="77777777" w:rsidR="007E3678" w:rsidRDefault="007E3678" w:rsidP="003675E6">
      <w:pPr>
        <w:spacing w:after="0" w:line="240" w:lineRule="auto"/>
      </w:pPr>
      <w:r>
        <w:separator/>
      </w:r>
    </w:p>
  </w:endnote>
  <w:endnote w:type="continuationSeparator" w:id="0">
    <w:p w14:paraId="09F3A5E6" w14:textId="77777777" w:rsidR="007E3678" w:rsidRDefault="007E3678" w:rsidP="003675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23033937"/>
      <w:docPartObj>
        <w:docPartGallery w:val="Page Numbers (Bottom of Page)"/>
        <w:docPartUnique/>
      </w:docPartObj>
    </w:sdtPr>
    <w:sdtContent>
      <w:p w14:paraId="2EB1B799" w14:textId="2870B392" w:rsidR="00601524" w:rsidRDefault="00601524">
        <w:pPr>
          <w:pStyle w:val="Fuzeile"/>
        </w:pPr>
        <w:r w:rsidRPr="00601524">
          <w:rPr>
            <w:rFonts w:ascii="Times New Roman" w:hAnsi="Times New Roman" w:cs="Times New Roman"/>
            <w:sz w:val="22"/>
            <w:szCs w:val="22"/>
          </w:rPr>
          <w:fldChar w:fldCharType="begin"/>
        </w:r>
        <w:r w:rsidRPr="00601524">
          <w:rPr>
            <w:rFonts w:ascii="Times New Roman" w:hAnsi="Times New Roman" w:cs="Times New Roman"/>
            <w:sz w:val="22"/>
            <w:szCs w:val="22"/>
          </w:rPr>
          <w:instrText>PAGE   \* MERGEFORMAT</w:instrText>
        </w:r>
        <w:r w:rsidRPr="00601524">
          <w:rPr>
            <w:rFonts w:ascii="Times New Roman" w:hAnsi="Times New Roman" w:cs="Times New Roman"/>
            <w:sz w:val="22"/>
            <w:szCs w:val="22"/>
          </w:rPr>
          <w:fldChar w:fldCharType="separate"/>
        </w:r>
        <w:r w:rsidRPr="00601524">
          <w:rPr>
            <w:rFonts w:ascii="Times New Roman" w:hAnsi="Times New Roman" w:cs="Times New Roman"/>
            <w:sz w:val="22"/>
            <w:szCs w:val="22"/>
            <w:lang w:val="de-DE"/>
          </w:rPr>
          <w:t>2</w:t>
        </w:r>
        <w:r w:rsidRPr="00601524">
          <w:rPr>
            <w:rFonts w:ascii="Times New Roman" w:hAnsi="Times New Roman" w:cs="Times New Roman"/>
            <w:sz w:val="22"/>
            <w:szCs w:val="22"/>
          </w:rPr>
          <w:fldChar w:fldCharType="end"/>
        </w:r>
      </w:p>
    </w:sdtContent>
  </w:sdt>
  <w:p w14:paraId="459B81E8" w14:textId="77777777" w:rsidR="00887403" w:rsidRDefault="0088740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7042897"/>
      <w:docPartObj>
        <w:docPartGallery w:val="Page Numbers (Bottom of Page)"/>
        <w:docPartUnique/>
      </w:docPartObj>
    </w:sdtPr>
    <w:sdtContent>
      <w:p w14:paraId="30BBA982" w14:textId="5A66E9BC" w:rsidR="00382BAB" w:rsidRDefault="00382BAB">
        <w:pPr>
          <w:pStyle w:val="Fuzeile"/>
          <w:jc w:val="right"/>
        </w:pPr>
        <w:r w:rsidRPr="00382BAB">
          <w:rPr>
            <w:rFonts w:ascii="Times New Roman" w:hAnsi="Times New Roman" w:cs="Times New Roman"/>
          </w:rPr>
          <w:fldChar w:fldCharType="begin"/>
        </w:r>
        <w:r w:rsidRPr="00382BAB">
          <w:rPr>
            <w:rFonts w:ascii="Times New Roman" w:hAnsi="Times New Roman" w:cs="Times New Roman"/>
          </w:rPr>
          <w:instrText>PAGE   \* MERGEFORMAT</w:instrText>
        </w:r>
        <w:r w:rsidRPr="00382BAB">
          <w:rPr>
            <w:rFonts w:ascii="Times New Roman" w:hAnsi="Times New Roman" w:cs="Times New Roman"/>
          </w:rPr>
          <w:fldChar w:fldCharType="separate"/>
        </w:r>
        <w:r w:rsidRPr="00382BAB">
          <w:rPr>
            <w:rFonts w:ascii="Times New Roman" w:hAnsi="Times New Roman" w:cs="Times New Roman"/>
            <w:lang w:val="de-DE"/>
          </w:rPr>
          <w:t>2</w:t>
        </w:r>
        <w:r w:rsidRPr="00382BAB">
          <w:rPr>
            <w:rFonts w:ascii="Times New Roman" w:hAnsi="Times New Roman" w:cs="Times New Roman"/>
          </w:rPr>
          <w:fldChar w:fldCharType="end"/>
        </w:r>
      </w:p>
    </w:sdtContent>
  </w:sdt>
  <w:p w14:paraId="7D900B80" w14:textId="77777777" w:rsidR="00382BAB" w:rsidRDefault="00382BA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5123061"/>
      <w:docPartObj>
        <w:docPartGallery w:val="Page Numbers (Bottom of Page)"/>
        <w:docPartUnique/>
      </w:docPartObj>
    </w:sdtPr>
    <w:sdtContent>
      <w:p w14:paraId="099871DC" w14:textId="77777777" w:rsidR="00722BF4" w:rsidRDefault="00722BF4">
        <w:pPr>
          <w:pStyle w:val="Fuzeile"/>
        </w:pPr>
        <w:r>
          <w:fldChar w:fldCharType="begin"/>
        </w:r>
        <w:r>
          <w:instrText>PAGE   \* MERGEFORMAT</w:instrText>
        </w:r>
        <w:r>
          <w:fldChar w:fldCharType="separate"/>
        </w:r>
        <w:r>
          <w:rPr>
            <w:lang w:val="de-DE"/>
          </w:rPr>
          <w:t>2</w:t>
        </w:r>
        <w:r>
          <w:fldChar w:fldCharType="end"/>
        </w:r>
      </w:p>
    </w:sdtContent>
  </w:sdt>
  <w:p w14:paraId="49166ECF" w14:textId="77777777" w:rsidR="00777B9C" w:rsidRDefault="00777B9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CF5E9B" w14:textId="77777777" w:rsidR="007E3678" w:rsidRDefault="007E3678" w:rsidP="003675E6">
      <w:pPr>
        <w:spacing w:after="0" w:line="240" w:lineRule="auto"/>
      </w:pPr>
      <w:r>
        <w:separator/>
      </w:r>
    </w:p>
  </w:footnote>
  <w:footnote w:type="continuationSeparator" w:id="0">
    <w:p w14:paraId="240BC214" w14:textId="77777777" w:rsidR="007E3678" w:rsidRDefault="007E3678" w:rsidP="003675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0EA05" w14:textId="589270AE" w:rsidR="00777B9C" w:rsidRPr="000229C3" w:rsidRDefault="00722BF4" w:rsidP="000229C3">
    <w:pPr>
      <w:pStyle w:val="Kopfzeile"/>
      <w:jc w:val="center"/>
      <w:rPr>
        <w:rFonts w:ascii="Times New Roman" w:hAnsi="Times New Roman" w:cs="Times New Roman"/>
        <w:i/>
        <w:iCs/>
        <w:sz w:val="18"/>
        <w:szCs w:val="18"/>
      </w:rPr>
    </w:pPr>
    <w:r w:rsidRPr="000229C3">
      <w:rPr>
        <w:rFonts w:ascii="Times New Roman" w:hAnsi="Times New Roman" w:cs="Times New Roman"/>
        <w:i/>
        <w:iCs/>
        <w:noProof/>
        <w:sz w:val="18"/>
        <w:szCs w:val="18"/>
        <w:lang w:val="de-DE"/>
      </w:rPr>
      <mc:AlternateContent>
        <mc:Choice Requires="wps">
          <w:drawing>
            <wp:anchor distT="0" distB="0" distL="114300" distR="114300" simplePos="0" relativeHeight="251681792" behindDoc="0" locked="0" layoutInCell="1" allowOverlap="1" wp14:anchorId="7A21A80A" wp14:editId="5ADF6BC1">
              <wp:simplePos x="0" y="0"/>
              <wp:positionH relativeFrom="column">
                <wp:posOffset>-926308</wp:posOffset>
              </wp:positionH>
              <wp:positionV relativeFrom="paragraph">
                <wp:posOffset>325449</wp:posOffset>
              </wp:positionV>
              <wp:extent cx="5361940" cy="3175"/>
              <wp:effectExtent l="0" t="0" r="10160" b="34925"/>
              <wp:wrapNone/>
              <wp:docPr id="467699185" name="Gerader Verbinder 7"/>
              <wp:cNvGraphicFramePr/>
              <a:graphic xmlns:a="http://schemas.openxmlformats.org/drawingml/2006/main">
                <a:graphicData uri="http://schemas.microsoft.com/office/word/2010/wordprocessingShape">
                  <wps:wsp>
                    <wps:cNvCnPr/>
                    <wps:spPr>
                      <a:xfrm flipH="1" flipV="1">
                        <a:off x="0" y="0"/>
                        <a:ext cx="5361940" cy="3175"/>
                      </a:xfrm>
                      <a:prstGeom prst="line">
                        <a:avLst/>
                      </a:prstGeom>
                      <a:ln w="19050">
                        <a:solidFill>
                          <a:schemeClr val="tx1">
                            <a:lumMod val="75000"/>
                            <a:lumOff val="25000"/>
                          </a:schemeClr>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504D5B" id="Gerader Verbinder 7"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95pt,25.65pt" to="349.2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" strokecolor="#404040 [2429]" strokeweight="1.5pt">
              <v:stroke joinstyle="miter"/>
            </v:line>
          </w:pict>
        </mc:Fallback>
      </mc:AlternateContent>
    </w:r>
    <w:r w:rsidRPr="000229C3">
      <w:rPr>
        <w:rFonts w:ascii="Times New Roman" w:hAnsi="Times New Roman" w:cs="Times New Roman"/>
        <w:i/>
        <w:iCs/>
        <w:noProof/>
        <w:sz w:val="18"/>
        <w:szCs w:val="18"/>
        <w:lang w:val="de-DE"/>
      </w:rPr>
      <mc:AlternateContent>
        <mc:Choice Requires="wps">
          <w:drawing>
            <wp:anchor distT="0" distB="0" distL="114300" distR="114300" simplePos="0" relativeHeight="251680768" behindDoc="1" locked="0" layoutInCell="1" allowOverlap="1" wp14:anchorId="2F22E186" wp14:editId="7F85345A">
              <wp:simplePos x="0" y="0"/>
              <wp:positionH relativeFrom="column">
                <wp:posOffset>-895952</wp:posOffset>
              </wp:positionH>
              <wp:positionV relativeFrom="paragraph">
                <wp:posOffset>240517</wp:posOffset>
              </wp:positionV>
              <wp:extent cx="5462270" cy="0"/>
              <wp:effectExtent l="0" t="0" r="0" b="0"/>
              <wp:wrapTight wrapText="bothSides">
                <wp:wrapPolygon edited="0">
                  <wp:start x="0" y="0"/>
                  <wp:lineTo x="0" y="21600"/>
                  <wp:lineTo x="21600" y="21600"/>
                  <wp:lineTo x="21600" y="0"/>
                </wp:wrapPolygon>
              </wp:wrapTight>
              <wp:docPr id="2037626025" name="Gerader Verbinder 8"/>
              <wp:cNvGraphicFramePr/>
              <a:graphic xmlns:a="http://schemas.openxmlformats.org/drawingml/2006/main">
                <a:graphicData uri="http://schemas.microsoft.com/office/word/2010/wordprocessingShape">
                  <wps:wsp>
                    <wps:cNvCnPr/>
                    <wps:spPr>
                      <a:xfrm flipH="1" flipV="1">
                        <a:off x="0" y="0"/>
                        <a:ext cx="5462270" cy="0"/>
                      </a:xfrm>
                      <a:prstGeom prst="line">
                        <a:avLst/>
                      </a:prstGeom>
                      <a:ln w="19050">
                        <a:solidFill>
                          <a:schemeClr val="tx1">
                            <a:lumMod val="75000"/>
                            <a:lumOff val="25000"/>
                          </a:schemeClr>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9CBBB2" id="Gerader Verbinder 8" o:spid="_x0000_s1026" style="position:absolute;flip:x y;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55pt,18.95pt" to="359.55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" strokecolor="#404040 [2429]" strokeweight="1.5pt">
              <v:stroke joinstyle="miter"/>
              <w10:wrap type="tight"/>
            </v:line>
          </w:pict>
        </mc:Fallback>
      </mc:AlternateContent>
    </w:r>
    <w:r w:rsidR="000229C3" w:rsidRPr="000229C3">
      <w:rPr>
        <w:rFonts w:ascii="Times New Roman" w:hAnsi="Times New Roman" w:cs="Times New Roman"/>
        <w:i/>
        <w:iCs/>
        <w:sz w:val="18"/>
        <w:szCs w:val="18"/>
      </w:rPr>
      <w:t>Author Name / HIPPE 202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0D2277" w14:textId="0F722D08" w:rsidR="003675E6" w:rsidRPr="003675E6" w:rsidRDefault="00382BAB" w:rsidP="000229C3">
    <w:pPr>
      <w:pStyle w:val="Kopfzeile"/>
      <w:jc w:val="center"/>
      <w:rPr>
        <w:lang w:val="de-DE"/>
      </w:rPr>
    </w:pPr>
    <w:r w:rsidRPr="003675E6">
      <w:rPr>
        <w:noProof/>
        <w:lang w:val="de-DE"/>
      </w:rPr>
      <mc:AlternateContent>
        <mc:Choice Requires="wps">
          <w:drawing>
            <wp:anchor distT="0" distB="0" distL="114300" distR="114300" simplePos="0" relativeHeight="251659264" behindDoc="1" locked="0" layoutInCell="1" allowOverlap="1" wp14:anchorId="66F713E1" wp14:editId="4D87FF7A">
              <wp:simplePos x="0" y="0"/>
              <wp:positionH relativeFrom="column">
                <wp:posOffset>-1256665</wp:posOffset>
              </wp:positionH>
              <wp:positionV relativeFrom="paragraph">
                <wp:posOffset>227965</wp:posOffset>
              </wp:positionV>
              <wp:extent cx="5820410" cy="0"/>
              <wp:effectExtent l="0" t="0" r="0" b="0"/>
              <wp:wrapTight wrapText="bothSides">
                <wp:wrapPolygon edited="0">
                  <wp:start x="0" y="0"/>
                  <wp:lineTo x="0" y="21600"/>
                  <wp:lineTo x="21600" y="21600"/>
                  <wp:lineTo x="21600" y="0"/>
                </wp:wrapPolygon>
              </wp:wrapTight>
              <wp:docPr id="726197598" name="Gerader Verbinder 8"/>
              <wp:cNvGraphicFramePr/>
              <a:graphic xmlns:a="http://schemas.openxmlformats.org/drawingml/2006/main">
                <a:graphicData uri="http://schemas.microsoft.com/office/word/2010/wordprocessingShape">
                  <wps:wsp>
                    <wps:cNvCnPr/>
                    <wps:spPr>
                      <a:xfrm flipH="1" flipV="1">
                        <a:off x="0" y="0"/>
                        <a:ext cx="5820410" cy="0"/>
                      </a:xfrm>
                      <a:prstGeom prst="line">
                        <a:avLst/>
                      </a:prstGeom>
                      <a:ln w="19050">
                        <a:solidFill>
                          <a:schemeClr val="tx1">
                            <a:lumMod val="75000"/>
                            <a:lumOff val="25000"/>
                          </a:schemeClr>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40C61A" id="Gerader Verbinder 8" o:spid="_x0000_s1026" style="position:absolute;flip:x 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95pt,17.95pt" to="359.3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" strokecolor="#404040 [2429]" strokeweight="1.5pt">
              <v:stroke joinstyle="miter"/>
              <w10:wrap type="tight"/>
            </v:line>
          </w:pict>
        </mc:Fallback>
      </mc:AlternateContent>
    </w:r>
    <w:r w:rsidRPr="003675E6">
      <w:rPr>
        <w:noProof/>
        <w:lang w:val="de-DE"/>
      </w:rPr>
      <mc:AlternateContent>
        <mc:Choice Requires="wps">
          <w:drawing>
            <wp:anchor distT="0" distB="0" distL="114300" distR="114300" simplePos="0" relativeHeight="251660288" behindDoc="0" locked="0" layoutInCell="1" allowOverlap="1" wp14:anchorId="2FC2822B" wp14:editId="39D5E8DE">
              <wp:simplePos x="0" y="0"/>
              <wp:positionH relativeFrom="column">
                <wp:posOffset>-1622425</wp:posOffset>
              </wp:positionH>
              <wp:positionV relativeFrom="paragraph">
                <wp:posOffset>306416</wp:posOffset>
              </wp:positionV>
              <wp:extent cx="6079490" cy="0"/>
              <wp:effectExtent l="0" t="0" r="0" b="0"/>
              <wp:wrapNone/>
              <wp:docPr id="866605630" name="Gerader Verbinder 7"/>
              <wp:cNvGraphicFramePr/>
              <a:graphic xmlns:a="http://schemas.openxmlformats.org/drawingml/2006/main">
                <a:graphicData uri="http://schemas.microsoft.com/office/word/2010/wordprocessingShape">
                  <wps:wsp>
                    <wps:cNvCnPr/>
                    <wps:spPr>
                      <a:xfrm flipH="1">
                        <a:off x="0" y="0"/>
                        <a:ext cx="6079490" cy="0"/>
                      </a:xfrm>
                      <a:prstGeom prst="line">
                        <a:avLst/>
                      </a:prstGeom>
                      <a:ln w="19050">
                        <a:solidFill>
                          <a:schemeClr val="tx1">
                            <a:lumMod val="75000"/>
                            <a:lumOff val="25000"/>
                          </a:schemeClr>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A92AFC" id="Gerader Verbinder 7"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75pt,24.15pt" to="350.95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" strokecolor="#404040 [2429]" strokeweight="1.5pt">
              <v:stroke joinstyle="miter"/>
            </v:line>
          </w:pict>
        </mc:Fallback>
      </mc:AlternateContent>
    </w:r>
    <w:r w:rsidR="003675E6" w:rsidRPr="003675E6">
      <w:rPr>
        <w:noProof/>
        <w:lang w:val="de-DE"/>
      </w:rPr>
      <mc:AlternateContent>
        <mc:Choice Requires="wps">
          <w:drawing>
            <wp:anchor distT="45720" distB="45720" distL="114300" distR="114300" simplePos="0" relativeHeight="251664384" behindDoc="0" locked="0" layoutInCell="1" allowOverlap="1" wp14:anchorId="432E396C" wp14:editId="77E5451B">
              <wp:simplePos x="0" y="0"/>
              <wp:positionH relativeFrom="column">
                <wp:posOffset>-828675</wp:posOffset>
              </wp:positionH>
              <wp:positionV relativeFrom="paragraph">
                <wp:posOffset>-224909</wp:posOffset>
              </wp:positionV>
              <wp:extent cx="262255" cy="234950"/>
              <wp:effectExtent l="0" t="0" r="0"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34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0428159" w14:textId="71A5EA91" w:rsidR="003675E6" w:rsidRPr="003675E6" w:rsidRDefault="003675E6">
                          <w:pPr>
                            <w:rPr>
                              <w:rFonts w:ascii="Times New Roman" w:hAnsi="Times New Roman" w:cs="Times New Roman"/>
                              <w:sz w:val="22"/>
                              <w:szCs w:val="22"/>
                              <w:lang w:val="de-D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2E396C" id="_x0000_t202" coordsize="21600,21600" o:spt="202" path="m,l,21600r21600,l21600,xe">
              <v:stroke joinstyle="miter"/>
              <v:path gradientshapeok="t" o:connecttype="rect"/>
            </v:shapetype>
            <v:shape id="Textfeld 2" o:spid="_x0000_s1026" type="#_x0000_t202" style="position:absolute;left:0;text-align:left;margin-left:-65.25pt;margin-top:-17.7pt;width:20.65pt;height:18.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" filled="f" stroked="f">
              <v:textbox>
                <w:txbxContent>
                  <w:p w14:paraId="00428159" w14:textId="71A5EA91" w:rsidR="003675E6" w:rsidRPr="003675E6" w:rsidRDefault="003675E6">
                    <w:pPr>
                      <w:rPr>
                        <w:rFonts w:ascii="Times New Roman" w:hAnsi="Times New Roman" w:cs="Times New Roman"/>
                        <w:sz w:val="22"/>
                        <w:szCs w:val="22"/>
                        <w:lang w:val="de-DE"/>
                      </w:rPr>
                    </w:pPr>
                  </w:p>
                </w:txbxContent>
              </v:textbox>
              <w10:wrap type="square"/>
            </v:shape>
          </w:pict>
        </mc:Fallback>
      </mc:AlternateContent>
    </w:r>
    <w:r w:rsidR="000229C3" w:rsidRPr="000229C3">
      <w:rPr>
        <w:rFonts w:ascii="Times New Roman" w:hAnsi="Times New Roman" w:cs="Times New Roman"/>
        <w:i/>
        <w:iCs/>
        <w:sz w:val="18"/>
        <w:szCs w:val="18"/>
      </w:rPr>
      <w:t xml:space="preserve"> Author Name / HIPPE 2026</w:t>
    </w:r>
  </w:p>
  <w:p w14:paraId="5559660B" w14:textId="10480FDB" w:rsidR="003675E6" w:rsidRDefault="003675E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2D043" w14:textId="38E62A79" w:rsidR="008C76D7" w:rsidRDefault="00B703C9">
    <w:pPr>
      <w:pStyle w:val="Kopfzeile"/>
    </w:pPr>
    <w:r>
      <w:rPr>
        <w:noProof/>
      </w:rPr>
      <w:drawing>
        <wp:anchor distT="0" distB="0" distL="114300" distR="114300" simplePos="0" relativeHeight="251682816" behindDoc="0" locked="0" layoutInCell="1" allowOverlap="1" wp14:anchorId="6A6A847F" wp14:editId="08479C5C">
          <wp:simplePos x="0" y="0"/>
          <wp:positionH relativeFrom="column">
            <wp:posOffset>4858385</wp:posOffset>
          </wp:positionH>
          <wp:positionV relativeFrom="paragraph">
            <wp:posOffset>-287655</wp:posOffset>
          </wp:positionV>
          <wp:extent cx="1307465" cy="539750"/>
          <wp:effectExtent l="0" t="0" r="0" b="0"/>
          <wp:wrapTopAndBottom/>
          <wp:docPr id="1418708566"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07465" cy="539750"/>
                  </a:xfrm>
                  <a:prstGeom prst="rect">
                    <a:avLst/>
                  </a:prstGeom>
                  <a:noFill/>
                  <a:ln>
                    <a:noFill/>
                  </a:ln>
                </pic:spPr>
              </pic:pic>
            </a:graphicData>
          </a:graphic>
        </wp:anchor>
      </w:drawing>
    </w:r>
    <w:r w:rsidR="00777B9C" w:rsidRPr="003675E6">
      <w:rPr>
        <w:noProof/>
        <w:lang w:val="de-DE"/>
      </w:rPr>
      <mc:AlternateContent>
        <mc:Choice Requires="wps">
          <w:drawing>
            <wp:anchor distT="45720" distB="45720" distL="114300" distR="114300" simplePos="0" relativeHeight="251677696" behindDoc="1" locked="0" layoutInCell="1" allowOverlap="1" wp14:anchorId="328F8791" wp14:editId="1A561537">
              <wp:simplePos x="0" y="0"/>
              <wp:positionH relativeFrom="margin">
                <wp:posOffset>0</wp:posOffset>
              </wp:positionH>
              <wp:positionV relativeFrom="paragraph">
                <wp:posOffset>-286552</wp:posOffset>
              </wp:positionV>
              <wp:extent cx="3162300" cy="552450"/>
              <wp:effectExtent l="0" t="0" r="0" b="0"/>
              <wp:wrapTight wrapText="bothSides">
                <wp:wrapPolygon edited="0">
                  <wp:start x="260" y="0"/>
                  <wp:lineTo x="260" y="20855"/>
                  <wp:lineTo x="21210" y="20855"/>
                  <wp:lineTo x="21210" y="0"/>
                  <wp:lineTo x="260" y="0"/>
                </wp:wrapPolygon>
              </wp:wrapTight>
              <wp:docPr id="1051772544"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5524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049AEC" w14:textId="77777777" w:rsidR="008C76D7" w:rsidRPr="00777B9C" w:rsidRDefault="008C76D7" w:rsidP="008C76D7">
                          <w:pPr>
                            <w:rPr>
                              <w:rFonts w:ascii="Times New Roman" w:hAnsi="Times New Roman" w:cs="Times New Roman"/>
                              <w:color w:val="000000" w:themeColor="text1"/>
                              <w:sz w:val="18"/>
                              <w:szCs w:val="18"/>
                              <w:lang w:val="en-GB"/>
                            </w:rPr>
                          </w:pPr>
                          <w:r w:rsidRPr="00777B9C">
                            <w:rPr>
                              <w:rFonts w:ascii="Times New Roman" w:hAnsi="Times New Roman" w:cs="Times New Roman"/>
                              <w:color w:val="000000" w:themeColor="text1"/>
                              <w:sz w:val="18"/>
                              <w:szCs w:val="18"/>
                              <w:lang w:val="en-GB"/>
                            </w:rPr>
                            <w:t>International Symposium on Hybrid Intelligence in Product and Production Engineering 2026</w:t>
                          </w:r>
                        </w:p>
                        <w:p w14:paraId="11B84D2B" w14:textId="77777777" w:rsidR="008C76D7" w:rsidRDefault="008C76D7" w:rsidP="008C76D7">
                          <w:pPr>
                            <w:rPr>
                              <w:rFonts w:ascii="Times New Roman" w:hAnsi="Times New Roman" w:cs="Times New Roman"/>
                              <w:color w:val="404040" w:themeColor="text1" w:themeTint="BF"/>
                              <w:lang w:val="en-GB"/>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28F8791" id="_x0000_t202" coordsize="21600,21600" o:spt="202" path="m,l,21600r21600,l21600,xe">
              <v:stroke joinstyle="miter"/>
              <v:path gradientshapeok="t" o:connecttype="rect"/>
            </v:shapetype>
            <v:shape id="Textfeld 6" o:spid="_x0000_s1027" type="#_x0000_t202" style="position:absolute;margin-left:0;margin-top:-22.55pt;width:249pt;height:43.5pt;z-index:-251638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" filled="f" stroked="f">
              <v:textbox>
                <w:txbxContent>
                  <w:p w14:paraId="7E049AEC" w14:textId="77777777" w:rsidR="008C76D7" w:rsidRPr="00777B9C" w:rsidRDefault="008C76D7" w:rsidP="008C76D7">
                    <w:pPr>
                      <w:rPr>
                        <w:rFonts w:ascii="Times New Roman" w:hAnsi="Times New Roman" w:cs="Times New Roman"/>
                        <w:color w:val="000000" w:themeColor="text1"/>
                        <w:sz w:val="18"/>
                        <w:szCs w:val="18"/>
                        <w:lang w:val="en-GB"/>
                      </w:rPr>
                    </w:pPr>
                    <w:r w:rsidRPr="00777B9C">
                      <w:rPr>
                        <w:rFonts w:ascii="Times New Roman" w:hAnsi="Times New Roman" w:cs="Times New Roman"/>
                        <w:color w:val="000000" w:themeColor="text1"/>
                        <w:sz w:val="18"/>
                        <w:szCs w:val="18"/>
                        <w:lang w:val="en-GB"/>
                      </w:rPr>
                      <w:t>International Symposium on Hybrid Intelligence in Product and Production Engineering 2026</w:t>
                    </w:r>
                  </w:p>
                  <w:p w14:paraId="11B84D2B" w14:textId="77777777" w:rsidR="008C76D7" w:rsidRDefault="008C76D7" w:rsidP="008C76D7">
                    <w:pPr>
                      <w:rPr>
                        <w:rFonts w:ascii="Times New Roman" w:hAnsi="Times New Roman" w:cs="Times New Roman"/>
                        <w:color w:val="404040" w:themeColor="text1" w:themeTint="BF"/>
                        <w:lang w:val="en-GB"/>
                      </w:rPr>
                    </w:pPr>
                  </w:p>
                </w:txbxContent>
              </v:textbox>
              <w10:wrap type="tight" anchorx="margin"/>
            </v:shape>
          </w:pict>
        </mc:Fallback>
      </mc:AlternateContent>
    </w:r>
    <w:r w:rsidR="00382BAB" w:rsidRPr="003675E6">
      <w:rPr>
        <w:noProof/>
        <w:lang w:val="de-DE"/>
      </w:rPr>
      <mc:AlternateContent>
        <mc:Choice Requires="wps">
          <w:drawing>
            <wp:anchor distT="0" distB="0" distL="114300" distR="114300" simplePos="0" relativeHeight="251676672" behindDoc="0" locked="0" layoutInCell="1" allowOverlap="1" wp14:anchorId="4C1FDAD5" wp14:editId="767CDA80">
              <wp:simplePos x="0" y="0"/>
              <wp:positionH relativeFrom="column">
                <wp:posOffset>-900430</wp:posOffset>
              </wp:positionH>
              <wp:positionV relativeFrom="paragraph">
                <wp:posOffset>310515</wp:posOffset>
              </wp:positionV>
              <wp:extent cx="5361940" cy="3175"/>
              <wp:effectExtent l="0" t="0" r="10160" b="34925"/>
              <wp:wrapNone/>
              <wp:docPr id="694021008" name="Gerader Verbinder 7"/>
              <wp:cNvGraphicFramePr/>
              <a:graphic xmlns:a="http://schemas.openxmlformats.org/drawingml/2006/main">
                <a:graphicData uri="http://schemas.microsoft.com/office/word/2010/wordprocessingShape">
                  <wps:wsp>
                    <wps:cNvCnPr/>
                    <wps:spPr>
                      <a:xfrm flipH="1" flipV="1">
                        <a:off x="0" y="0"/>
                        <a:ext cx="5361940" cy="3175"/>
                      </a:xfrm>
                      <a:prstGeom prst="line">
                        <a:avLst/>
                      </a:prstGeom>
                      <a:ln w="19050">
                        <a:solidFill>
                          <a:schemeClr val="tx1">
                            <a:lumMod val="75000"/>
                            <a:lumOff val="25000"/>
                          </a:schemeClr>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256C00" id="Gerader Verbinder 7"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9pt,24.45pt" to="351.3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" strokecolor="#404040 [2429]" strokeweight="1.5pt">
              <v:stroke joinstyle="miter"/>
            </v:line>
          </w:pict>
        </mc:Fallback>
      </mc:AlternateContent>
    </w:r>
    <w:r w:rsidR="00382BAB" w:rsidRPr="003675E6">
      <w:rPr>
        <w:noProof/>
        <w:lang w:val="de-DE"/>
      </w:rPr>
      <mc:AlternateContent>
        <mc:Choice Requires="wps">
          <w:drawing>
            <wp:anchor distT="0" distB="0" distL="114300" distR="114300" simplePos="0" relativeHeight="251674624" behindDoc="1" locked="0" layoutInCell="1" allowOverlap="1" wp14:anchorId="1EC75CFF" wp14:editId="44751303">
              <wp:simplePos x="0" y="0"/>
              <wp:positionH relativeFrom="column">
                <wp:posOffset>-899795</wp:posOffset>
              </wp:positionH>
              <wp:positionV relativeFrom="paragraph">
                <wp:posOffset>231140</wp:posOffset>
              </wp:positionV>
              <wp:extent cx="5462270" cy="0"/>
              <wp:effectExtent l="0" t="0" r="0" b="0"/>
              <wp:wrapTight wrapText="bothSides">
                <wp:wrapPolygon edited="0">
                  <wp:start x="0" y="0"/>
                  <wp:lineTo x="0" y="21600"/>
                  <wp:lineTo x="21600" y="21600"/>
                  <wp:lineTo x="21600" y="0"/>
                </wp:wrapPolygon>
              </wp:wrapTight>
              <wp:docPr id="719662706" name="Gerader Verbinder 8"/>
              <wp:cNvGraphicFramePr/>
              <a:graphic xmlns:a="http://schemas.openxmlformats.org/drawingml/2006/main">
                <a:graphicData uri="http://schemas.microsoft.com/office/word/2010/wordprocessingShape">
                  <wps:wsp>
                    <wps:cNvCnPr/>
                    <wps:spPr>
                      <a:xfrm flipH="1" flipV="1">
                        <a:off x="0" y="0"/>
                        <a:ext cx="5462270" cy="0"/>
                      </a:xfrm>
                      <a:prstGeom prst="line">
                        <a:avLst/>
                      </a:prstGeom>
                      <a:ln w="19050">
                        <a:solidFill>
                          <a:schemeClr val="tx1">
                            <a:lumMod val="75000"/>
                            <a:lumOff val="25000"/>
                          </a:schemeClr>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0865CD" id="Gerader Verbinder 8" o:spid="_x0000_s1026" style="position:absolute;flip:x y;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85pt,18.2pt" to="359.2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" strokecolor="#404040 [2429]" strokeweight="1.5pt">
              <v:stroke joinstyle="miter"/>
              <w10:wrap type="tight"/>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8471F7"/>
    <w:multiLevelType w:val="hybridMultilevel"/>
    <w:tmpl w:val="2654ADF0"/>
    <w:lvl w:ilvl="0" w:tplc="3CEC8F94">
      <w:start w:val="1"/>
      <w:numFmt w:val="decimal"/>
      <w:pStyle w:val="HIPPElistenumeration"/>
      <w:lvlText w:val="%1."/>
      <w:lvlJc w:val="left"/>
      <w:pPr>
        <w:ind w:left="720" w:hanging="360"/>
      </w:pPr>
      <w:rPr>
        <w:rFonts w:ascii="Times New Roman" w:hAnsi="Times New Roman" w:hint="default"/>
        <w:b/>
        <w:i w:val="0"/>
        <w:color w:val="404040" w:themeColor="text1" w:themeTint="BF"/>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EA42AC"/>
    <w:multiLevelType w:val="multilevel"/>
    <w:tmpl w:val="F6723CEC"/>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266A7775"/>
    <w:multiLevelType w:val="hybridMultilevel"/>
    <w:tmpl w:val="BDE204B6"/>
    <w:lvl w:ilvl="0" w:tplc="395E5BF0">
      <w:start w:val="1"/>
      <w:numFmt w:val="bullet"/>
      <w:pStyle w:val="HIPPEbulletpoin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42A73157"/>
    <w:multiLevelType w:val="hybridMultilevel"/>
    <w:tmpl w:val="049C1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0E4907"/>
    <w:multiLevelType w:val="multilevel"/>
    <w:tmpl w:val="A7D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8735B23"/>
    <w:multiLevelType w:val="hybridMultilevel"/>
    <w:tmpl w:val="5288A054"/>
    <w:lvl w:ilvl="0" w:tplc="5FEEC68E">
      <w:start w:val="1"/>
      <w:numFmt w:val="decimal"/>
      <w:lvlText w:val="[%1]"/>
      <w:lvlJc w:val="left"/>
      <w:pPr>
        <w:ind w:left="360" w:hanging="360"/>
      </w:pPr>
      <w:rPr>
        <w:rFonts w:ascii="Arial" w:hAnsi="Arial" w:hint="default"/>
        <w:b w:val="0"/>
        <w:i w:val="0"/>
        <w:color w:val="000000" w:themeColor="text1"/>
        <w:sz w:val="1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7A513682"/>
    <w:multiLevelType w:val="hybridMultilevel"/>
    <w:tmpl w:val="69CE71F4"/>
    <w:lvl w:ilvl="0" w:tplc="2F58A28E">
      <w:start w:val="1"/>
      <w:numFmt w:val="decimal"/>
      <w:lvlText w:val="[%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68846624">
    <w:abstractNumId w:val="1"/>
  </w:num>
  <w:num w:numId="2" w16cid:durableId="1923291625">
    <w:abstractNumId w:val="3"/>
  </w:num>
  <w:num w:numId="3" w16cid:durableId="178082622">
    <w:abstractNumId w:val="2"/>
  </w:num>
  <w:num w:numId="4" w16cid:durableId="1815638920">
    <w:abstractNumId w:val="6"/>
  </w:num>
  <w:num w:numId="5" w16cid:durableId="2069575030">
    <w:abstractNumId w:val="0"/>
  </w:num>
  <w:num w:numId="6" w16cid:durableId="806892904">
    <w:abstractNumId w:val="5"/>
  </w:num>
  <w:num w:numId="7" w16cid:durableId="444083788">
    <w:abstractNumId w:val="5"/>
    <w:lvlOverride w:ilvl="0">
      <w:startOverride w:val="1"/>
    </w:lvlOverride>
  </w:num>
  <w:num w:numId="8" w16cid:durableId="799842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2A73"/>
    <w:rsid w:val="000229C3"/>
    <w:rsid w:val="000323C6"/>
    <w:rsid w:val="00064E3C"/>
    <w:rsid w:val="000B66B5"/>
    <w:rsid w:val="000F384A"/>
    <w:rsid w:val="00131A4F"/>
    <w:rsid w:val="0015339F"/>
    <w:rsid w:val="00194046"/>
    <w:rsid w:val="001E0431"/>
    <w:rsid w:val="001E7F68"/>
    <w:rsid w:val="002415E7"/>
    <w:rsid w:val="00275803"/>
    <w:rsid w:val="002D0FF6"/>
    <w:rsid w:val="002E4848"/>
    <w:rsid w:val="003329D0"/>
    <w:rsid w:val="003675E6"/>
    <w:rsid w:val="00382BAB"/>
    <w:rsid w:val="00397166"/>
    <w:rsid w:val="003A2A73"/>
    <w:rsid w:val="003B467D"/>
    <w:rsid w:val="003F3401"/>
    <w:rsid w:val="00401ED8"/>
    <w:rsid w:val="00404FAB"/>
    <w:rsid w:val="00466AE5"/>
    <w:rsid w:val="00494D68"/>
    <w:rsid w:val="004F3B11"/>
    <w:rsid w:val="005108D9"/>
    <w:rsid w:val="005614DC"/>
    <w:rsid w:val="00582255"/>
    <w:rsid w:val="00601524"/>
    <w:rsid w:val="00605950"/>
    <w:rsid w:val="006127B5"/>
    <w:rsid w:val="0061282B"/>
    <w:rsid w:val="00626A20"/>
    <w:rsid w:val="00640B5E"/>
    <w:rsid w:val="006B3624"/>
    <w:rsid w:val="006D6CC9"/>
    <w:rsid w:val="007071C1"/>
    <w:rsid w:val="00722BF4"/>
    <w:rsid w:val="0074222B"/>
    <w:rsid w:val="00755C78"/>
    <w:rsid w:val="00776BCF"/>
    <w:rsid w:val="00777B9C"/>
    <w:rsid w:val="00796F73"/>
    <w:rsid w:val="007D5F08"/>
    <w:rsid w:val="007E3678"/>
    <w:rsid w:val="007F230F"/>
    <w:rsid w:val="008049CF"/>
    <w:rsid w:val="00841D01"/>
    <w:rsid w:val="00866B09"/>
    <w:rsid w:val="00887403"/>
    <w:rsid w:val="008A5A45"/>
    <w:rsid w:val="008C76D7"/>
    <w:rsid w:val="009418CD"/>
    <w:rsid w:val="00941AFF"/>
    <w:rsid w:val="009B6813"/>
    <w:rsid w:val="009C7E29"/>
    <w:rsid w:val="00A24131"/>
    <w:rsid w:val="00A24E92"/>
    <w:rsid w:val="00A25657"/>
    <w:rsid w:val="00A755C1"/>
    <w:rsid w:val="00A974C9"/>
    <w:rsid w:val="00AB55D1"/>
    <w:rsid w:val="00AC4AE3"/>
    <w:rsid w:val="00AE063C"/>
    <w:rsid w:val="00B07D1D"/>
    <w:rsid w:val="00B22645"/>
    <w:rsid w:val="00B42CE8"/>
    <w:rsid w:val="00B703C9"/>
    <w:rsid w:val="00B91DD1"/>
    <w:rsid w:val="00BC334B"/>
    <w:rsid w:val="00BD1936"/>
    <w:rsid w:val="00BE5B56"/>
    <w:rsid w:val="00C158E8"/>
    <w:rsid w:val="00C17ED7"/>
    <w:rsid w:val="00C62362"/>
    <w:rsid w:val="00C84E8D"/>
    <w:rsid w:val="00CA3F8D"/>
    <w:rsid w:val="00CA6532"/>
    <w:rsid w:val="00CC798F"/>
    <w:rsid w:val="00D06C3A"/>
    <w:rsid w:val="00D25EC6"/>
    <w:rsid w:val="00D46508"/>
    <w:rsid w:val="00D70B77"/>
    <w:rsid w:val="00DB488C"/>
    <w:rsid w:val="00E054ED"/>
    <w:rsid w:val="00E10401"/>
    <w:rsid w:val="00E238A4"/>
    <w:rsid w:val="00E301AD"/>
    <w:rsid w:val="00E316D4"/>
    <w:rsid w:val="00E326DA"/>
    <w:rsid w:val="00E6202C"/>
    <w:rsid w:val="00EA60BF"/>
    <w:rsid w:val="00EB26F7"/>
    <w:rsid w:val="00EE138F"/>
    <w:rsid w:val="00F51328"/>
    <w:rsid w:val="00F51F57"/>
    <w:rsid w:val="00F6546F"/>
    <w:rsid w:val="00F669B0"/>
    <w:rsid w:val="00F7686B"/>
    <w:rsid w:val="00F812A9"/>
    <w:rsid w:val="00F81BEF"/>
    <w:rsid w:val="00F95251"/>
    <w:rsid w:val="00FE063D"/>
    <w:rsid w:val="00FE189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834020"/>
  <w15:chartTrackingRefBased/>
  <w15:docId w15:val="{59355429-19E0-432D-96A1-9CA1F41EA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466AE5"/>
  </w:style>
  <w:style w:type="paragraph" w:styleId="berschrift1">
    <w:name w:val="heading 1"/>
    <w:basedOn w:val="Standard"/>
    <w:next w:val="Standard"/>
    <w:link w:val="berschrift1Zchn"/>
    <w:uiPriority w:val="9"/>
    <w:rsid w:val="00466AE5"/>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rsid w:val="00466AE5"/>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rsid w:val="00466AE5"/>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rsid w:val="00466AE5"/>
    <w:pPr>
      <w:keepNext/>
      <w:keepLines/>
      <w:numPr>
        <w:ilvl w:val="3"/>
        <w:numId w:val="1"/>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rsid w:val="00466AE5"/>
    <w:pPr>
      <w:keepNext/>
      <w:keepLines/>
      <w:numPr>
        <w:ilvl w:val="4"/>
        <w:numId w:val="1"/>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466AE5"/>
    <w:pPr>
      <w:keepNext/>
      <w:keepLines/>
      <w:numPr>
        <w:ilvl w:val="5"/>
        <w:numId w:val="1"/>
      </w:numPr>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466AE5"/>
    <w:pPr>
      <w:keepNext/>
      <w:keepLines/>
      <w:numPr>
        <w:ilvl w:val="6"/>
        <w:numId w:val="1"/>
      </w:numPr>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466AE5"/>
    <w:pPr>
      <w:keepNext/>
      <w:keepLines/>
      <w:numPr>
        <w:ilvl w:val="7"/>
        <w:numId w:val="1"/>
      </w:numPr>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466AE5"/>
    <w:pPr>
      <w:keepNext/>
      <w:keepLines/>
      <w:numPr>
        <w:ilvl w:val="8"/>
        <w:numId w:val="1"/>
      </w:numPr>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66AE5"/>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466AE5"/>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466AE5"/>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sid w:val="00466AE5"/>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466AE5"/>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466AE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466AE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466AE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466AE5"/>
    <w:rPr>
      <w:rFonts w:eastAsiaTheme="majorEastAsia" w:cstheme="majorBidi"/>
      <w:color w:val="272727" w:themeColor="text1" w:themeTint="D8"/>
    </w:rPr>
  </w:style>
  <w:style w:type="paragraph" w:styleId="Titel">
    <w:name w:val="Title"/>
    <w:basedOn w:val="Standard"/>
    <w:next w:val="Standard"/>
    <w:link w:val="TitelZchn"/>
    <w:uiPriority w:val="10"/>
    <w:rsid w:val="00466AE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66AE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rsid w:val="00466AE5"/>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466AE5"/>
    <w:rPr>
      <w:rFonts w:eastAsiaTheme="majorEastAsia" w:cstheme="majorBidi"/>
      <w:color w:val="595959" w:themeColor="text1" w:themeTint="A6"/>
      <w:spacing w:val="15"/>
      <w:sz w:val="28"/>
      <w:szCs w:val="28"/>
    </w:rPr>
  </w:style>
  <w:style w:type="paragraph" w:styleId="Listenabsatz">
    <w:name w:val="List Paragraph"/>
    <w:basedOn w:val="Standard"/>
    <w:link w:val="ListenabsatzZchn"/>
    <w:uiPriority w:val="34"/>
    <w:rsid w:val="00466AE5"/>
    <w:pPr>
      <w:ind w:left="720"/>
      <w:contextualSpacing/>
    </w:pPr>
  </w:style>
  <w:style w:type="paragraph" w:styleId="Zitat">
    <w:name w:val="Quote"/>
    <w:basedOn w:val="Standard"/>
    <w:next w:val="Standard"/>
    <w:link w:val="ZitatZchn"/>
    <w:uiPriority w:val="29"/>
    <w:rsid w:val="00466AE5"/>
    <w:pPr>
      <w:spacing w:before="160"/>
      <w:jc w:val="center"/>
    </w:pPr>
    <w:rPr>
      <w:i/>
      <w:iCs/>
      <w:color w:val="404040" w:themeColor="text1" w:themeTint="BF"/>
    </w:rPr>
  </w:style>
  <w:style w:type="character" w:customStyle="1" w:styleId="ZitatZchn">
    <w:name w:val="Zitat Zchn"/>
    <w:basedOn w:val="Absatz-Standardschriftart"/>
    <w:link w:val="Zitat"/>
    <w:uiPriority w:val="29"/>
    <w:rsid w:val="00466AE5"/>
    <w:rPr>
      <w:i/>
      <w:iCs/>
      <w:color w:val="404040" w:themeColor="text1" w:themeTint="BF"/>
    </w:rPr>
  </w:style>
  <w:style w:type="paragraph" w:styleId="IntensivesZitat">
    <w:name w:val="Intense Quote"/>
    <w:basedOn w:val="Standard"/>
    <w:next w:val="Standard"/>
    <w:link w:val="IntensivesZitatZchn"/>
    <w:uiPriority w:val="30"/>
    <w:rsid w:val="00466AE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466AE5"/>
    <w:rPr>
      <w:i/>
      <w:iCs/>
      <w:color w:val="0F4761" w:themeColor="accent1" w:themeShade="BF"/>
    </w:rPr>
  </w:style>
  <w:style w:type="character" w:styleId="IntensiveHervorhebung">
    <w:name w:val="Intense Emphasis"/>
    <w:basedOn w:val="Absatz-Standardschriftart"/>
    <w:uiPriority w:val="21"/>
    <w:rsid w:val="00466AE5"/>
    <w:rPr>
      <w:i/>
      <w:iCs/>
      <w:color w:val="0F4761" w:themeColor="accent1" w:themeShade="BF"/>
    </w:rPr>
  </w:style>
  <w:style w:type="character" w:styleId="IntensiverVerweis">
    <w:name w:val="Intense Reference"/>
    <w:basedOn w:val="Absatz-Standardschriftart"/>
    <w:uiPriority w:val="32"/>
    <w:rsid w:val="00466AE5"/>
    <w:rPr>
      <w:b/>
      <w:bCs/>
      <w:smallCaps/>
      <w:color w:val="0F4761" w:themeColor="accent1" w:themeShade="BF"/>
      <w:spacing w:val="5"/>
    </w:rPr>
  </w:style>
  <w:style w:type="paragraph" w:customStyle="1" w:styleId="HIPPEUeberschrift1">
    <w:name w:val="HIPPE_Ueberschrift 1"/>
    <w:basedOn w:val="Listenabsatz"/>
    <w:link w:val="HIPPEUeberschrift1Zchn"/>
    <w:rsid w:val="00796F73"/>
    <w:pPr>
      <w:ind w:left="0"/>
    </w:pPr>
    <w:rPr>
      <w:rFonts w:ascii="Times New Roman" w:hAnsi="Times New Roman" w:cs="Times New Roman"/>
      <w:b/>
      <w:bCs/>
    </w:rPr>
  </w:style>
  <w:style w:type="character" w:customStyle="1" w:styleId="ListenabsatzZchn">
    <w:name w:val="Listenabsatz Zchn"/>
    <w:basedOn w:val="Absatz-Standardschriftart"/>
    <w:link w:val="Listenabsatz"/>
    <w:uiPriority w:val="34"/>
    <w:rsid w:val="00796F73"/>
  </w:style>
  <w:style w:type="character" w:customStyle="1" w:styleId="HIPPEUeberschrift1Zchn">
    <w:name w:val="HIPPE_Ueberschrift 1 Zchn"/>
    <w:basedOn w:val="ListenabsatzZchn"/>
    <w:link w:val="HIPPEUeberschrift1"/>
    <w:rsid w:val="00796F73"/>
    <w:rPr>
      <w:rFonts w:ascii="Times New Roman" w:hAnsi="Times New Roman" w:cs="Times New Roman"/>
      <w:b/>
      <w:bCs/>
    </w:rPr>
  </w:style>
  <w:style w:type="paragraph" w:customStyle="1" w:styleId="HIPPEberschrift2">
    <w:name w:val="HIPPE_Überschrift 2"/>
    <w:basedOn w:val="HIPPEUeberschrift1"/>
    <w:link w:val="HIPPEberschrift2Zchn"/>
    <w:rsid w:val="00796F73"/>
    <w:pPr>
      <w:ind w:left="432" w:hanging="432"/>
    </w:pPr>
    <w:rPr>
      <w:sz w:val="22"/>
      <w:szCs w:val="22"/>
    </w:rPr>
  </w:style>
  <w:style w:type="character" w:customStyle="1" w:styleId="HIPPEberschrift2Zchn">
    <w:name w:val="HIPPE_Überschrift 2 Zchn"/>
    <w:basedOn w:val="HIPPEUeberschrift1Zchn"/>
    <w:link w:val="HIPPEberschrift2"/>
    <w:rsid w:val="00796F73"/>
    <w:rPr>
      <w:rFonts w:ascii="Times New Roman" w:hAnsi="Times New Roman" w:cs="Times New Roman"/>
      <w:b/>
      <w:bCs/>
      <w:sz w:val="22"/>
      <w:szCs w:val="22"/>
    </w:rPr>
  </w:style>
  <w:style w:type="paragraph" w:customStyle="1" w:styleId="HIPPEheading1">
    <w:name w:val="HIPPE_heading_1"/>
    <w:basedOn w:val="berschrift1"/>
    <w:link w:val="HIPPEheading1Zchn"/>
    <w:qFormat/>
    <w:rsid w:val="00777B9C"/>
    <w:rPr>
      <w:rFonts w:ascii="Times New Roman" w:hAnsi="Times New Roman" w:cs="Times New Roman"/>
      <w:color w:val="000000" w:themeColor="text1"/>
      <w:sz w:val="28"/>
      <w:szCs w:val="24"/>
    </w:rPr>
  </w:style>
  <w:style w:type="character" w:customStyle="1" w:styleId="HIPPEheading1Zchn">
    <w:name w:val="HIPPE_heading_1 Zchn"/>
    <w:basedOn w:val="berschrift1Zchn"/>
    <w:link w:val="HIPPEheading1"/>
    <w:rsid w:val="00777B9C"/>
    <w:rPr>
      <w:rFonts w:ascii="Times New Roman" w:eastAsiaTheme="majorEastAsia" w:hAnsi="Times New Roman" w:cs="Times New Roman"/>
      <w:color w:val="000000" w:themeColor="text1"/>
      <w:sz w:val="28"/>
      <w:szCs w:val="40"/>
    </w:rPr>
  </w:style>
  <w:style w:type="paragraph" w:customStyle="1" w:styleId="HIPPEheading2">
    <w:name w:val="HIPPE_heading_2"/>
    <w:basedOn w:val="berschrift2"/>
    <w:link w:val="HIPPEheading2Zchn"/>
    <w:qFormat/>
    <w:rsid w:val="00777B9C"/>
    <w:rPr>
      <w:rFonts w:ascii="Times New Roman" w:hAnsi="Times New Roman" w:cs="Times New Roman"/>
      <w:color w:val="000000" w:themeColor="text1"/>
      <w:sz w:val="24"/>
      <w:szCs w:val="24"/>
    </w:rPr>
  </w:style>
  <w:style w:type="character" w:customStyle="1" w:styleId="HIPPEheading2Zchn">
    <w:name w:val="HIPPE_heading_2 Zchn"/>
    <w:basedOn w:val="berschrift2Zchn"/>
    <w:link w:val="HIPPEheading2"/>
    <w:rsid w:val="00777B9C"/>
    <w:rPr>
      <w:rFonts w:ascii="Times New Roman" w:eastAsiaTheme="majorEastAsia" w:hAnsi="Times New Roman" w:cs="Times New Roman"/>
      <w:color w:val="000000" w:themeColor="text1"/>
      <w:sz w:val="32"/>
      <w:szCs w:val="32"/>
    </w:rPr>
  </w:style>
  <w:style w:type="paragraph" w:customStyle="1" w:styleId="HIPPEheading3">
    <w:name w:val="HIPPE_heading_3"/>
    <w:basedOn w:val="berschrift3"/>
    <w:link w:val="HIPPEheading3Zchn"/>
    <w:qFormat/>
    <w:rsid w:val="00777B9C"/>
    <w:rPr>
      <w:rFonts w:ascii="Times New Roman" w:hAnsi="Times New Roman" w:cs="Times New Roman"/>
      <w:color w:val="000000" w:themeColor="text1"/>
      <w:sz w:val="22"/>
      <w:szCs w:val="22"/>
    </w:rPr>
  </w:style>
  <w:style w:type="character" w:customStyle="1" w:styleId="HIPPEheading3Zchn">
    <w:name w:val="HIPPE_heading_3 Zchn"/>
    <w:basedOn w:val="berschrift3Zchn"/>
    <w:link w:val="HIPPEheading3"/>
    <w:rsid w:val="00777B9C"/>
    <w:rPr>
      <w:rFonts w:ascii="Times New Roman" w:eastAsiaTheme="majorEastAsia" w:hAnsi="Times New Roman" w:cs="Times New Roman"/>
      <w:color w:val="000000" w:themeColor="text1"/>
      <w:sz w:val="22"/>
      <w:szCs w:val="22"/>
    </w:rPr>
  </w:style>
  <w:style w:type="paragraph" w:customStyle="1" w:styleId="HIPPEStandard">
    <w:name w:val="HIPPE_Standard"/>
    <w:basedOn w:val="Standard"/>
    <w:link w:val="HIPPEStandardZchn"/>
    <w:qFormat/>
    <w:rsid w:val="00E316D4"/>
    <w:pPr>
      <w:jc w:val="both"/>
    </w:pPr>
    <w:rPr>
      <w:rFonts w:ascii="Times New Roman" w:hAnsi="Times New Roman" w:cs="Times New Roman"/>
      <w:sz w:val="22"/>
      <w:szCs w:val="22"/>
    </w:rPr>
  </w:style>
  <w:style w:type="character" w:customStyle="1" w:styleId="HIPPEStandardZchn">
    <w:name w:val="HIPPE_Standard Zchn"/>
    <w:basedOn w:val="Absatz-Standardschriftart"/>
    <w:link w:val="HIPPEStandard"/>
    <w:rsid w:val="00E316D4"/>
    <w:rPr>
      <w:rFonts w:ascii="Times New Roman" w:hAnsi="Times New Roman" w:cs="Times New Roman"/>
      <w:sz w:val="22"/>
      <w:szCs w:val="22"/>
    </w:rPr>
  </w:style>
  <w:style w:type="paragraph" w:customStyle="1" w:styleId="HIPPEheading4">
    <w:name w:val="HIPPE_heading_4"/>
    <w:basedOn w:val="berschrift4"/>
    <w:link w:val="HIPPEheading4Zchn"/>
    <w:qFormat/>
    <w:rsid w:val="00777B9C"/>
    <w:rPr>
      <w:rFonts w:ascii="Times New Roman" w:hAnsi="Times New Roman" w:cs="Times New Roman"/>
      <w:color w:val="000000" w:themeColor="text1"/>
      <w:sz w:val="22"/>
      <w:szCs w:val="22"/>
    </w:rPr>
  </w:style>
  <w:style w:type="character" w:customStyle="1" w:styleId="HIPPEheading4Zchn">
    <w:name w:val="HIPPE_heading_4 Zchn"/>
    <w:basedOn w:val="berschrift4Zchn"/>
    <w:link w:val="HIPPEheading4"/>
    <w:rsid w:val="00777B9C"/>
    <w:rPr>
      <w:rFonts w:ascii="Times New Roman" w:eastAsiaTheme="majorEastAsia" w:hAnsi="Times New Roman" w:cs="Times New Roman"/>
      <w:i/>
      <w:iCs/>
      <w:color w:val="000000" w:themeColor="text1"/>
      <w:sz w:val="22"/>
      <w:szCs w:val="22"/>
    </w:rPr>
  </w:style>
  <w:style w:type="paragraph" w:customStyle="1" w:styleId="HIPPEbulletpoints">
    <w:name w:val="HIPPE_bullet_points"/>
    <w:basedOn w:val="HIPPEStandard"/>
    <w:link w:val="HIPPEbulletpointsZchn"/>
    <w:qFormat/>
    <w:rsid w:val="00A755C1"/>
    <w:pPr>
      <w:numPr>
        <w:numId w:val="3"/>
      </w:numPr>
      <w:spacing w:after="0" w:line="259" w:lineRule="auto"/>
      <w:ind w:left="714" w:hanging="357"/>
    </w:pPr>
  </w:style>
  <w:style w:type="character" w:customStyle="1" w:styleId="HIPPEbulletpointsZchn">
    <w:name w:val="HIPPE_bullet_points Zchn"/>
    <w:basedOn w:val="HIPPEStandardZchn"/>
    <w:link w:val="HIPPEbulletpoints"/>
    <w:rsid w:val="00A755C1"/>
    <w:rPr>
      <w:rFonts w:ascii="Times New Roman" w:hAnsi="Times New Roman" w:cs="Times New Roman"/>
      <w:sz w:val="22"/>
      <w:szCs w:val="22"/>
    </w:rPr>
  </w:style>
  <w:style w:type="paragraph" w:customStyle="1" w:styleId="HIPPEfigure">
    <w:name w:val="HIPPE_figure"/>
    <w:basedOn w:val="HIPPEStandard"/>
    <w:link w:val="HIPPEfigureZchn"/>
    <w:qFormat/>
    <w:rsid w:val="00A755C1"/>
    <w:pPr>
      <w:spacing w:before="240" w:after="60" w:line="259" w:lineRule="auto"/>
      <w:jc w:val="center"/>
    </w:pPr>
  </w:style>
  <w:style w:type="character" w:customStyle="1" w:styleId="HIPPEfigureZchn">
    <w:name w:val="HIPPE_figure Zchn"/>
    <w:basedOn w:val="HIPPEStandardZchn"/>
    <w:link w:val="HIPPEfigure"/>
    <w:rsid w:val="00A755C1"/>
    <w:rPr>
      <w:rFonts w:ascii="Times New Roman" w:hAnsi="Times New Roman" w:cs="Times New Roman"/>
      <w:sz w:val="22"/>
      <w:szCs w:val="22"/>
    </w:rPr>
  </w:style>
  <w:style w:type="paragraph" w:customStyle="1" w:styleId="HIPPEfigurecaption">
    <w:name w:val="HIPPE_figure_caption"/>
    <w:basedOn w:val="HIPPEStandard"/>
    <w:link w:val="HIPPEfigurecaptionZchn"/>
    <w:qFormat/>
    <w:rsid w:val="00A755C1"/>
    <w:pPr>
      <w:spacing w:after="360" w:line="259" w:lineRule="auto"/>
    </w:pPr>
    <w:rPr>
      <w:sz w:val="18"/>
      <w:szCs w:val="18"/>
      <w:lang w:val="de-DE"/>
    </w:rPr>
  </w:style>
  <w:style w:type="character" w:customStyle="1" w:styleId="HIPPEfigurecaptionZchn">
    <w:name w:val="HIPPE_figure_caption Zchn"/>
    <w:basedOn w:val="HIPPEStandardZchn"/>
    <w:link w:val="HIPPEfigurecaption"/>
    <w:rsid w:val="00A755C1"/>
    <w:rPr>
      <w:rFonts w:ascii="Times New Roman" w:hAnsi="Times New Roman" w:cs="Times New Roman"/>
      <w:sz w:val="18"/>
      <w:szCs w:val="18"/>
      <w:lang w:val="de-DE"/>
    </w:rPr>
  </w:style>
  <w:style w:type="paragraph" w:customStyle="1" w:styleId="HIPPETableCaption">
    <w:name w:val="HIPPE_Table_Caption"/>
    <w:basedOn w:val="HIPPEStandard"/>
    <w:link w:val="HIPPETableCaptionZchn"/>
    <w:qFormat/>
    <w:rsid w:val="00A755C1"/>
    <w:pPr>
      <w:spacing w:after="60"/>
    </w:pPr>
    <w:rPr>
      <w:sz w:val="18"/>
      <w:szCs w:val="18"/>
    </w:rPr>
  </w:style>
  <w:style w:type="character" w:customStyle="1" w:styleId="HIPPETableCaptionZchn">
    <w:name w:val="HIPPE_Table_Caption Zchn"/>
    <w:basedOn w:val="HIPPEStandardZchn"/>
    <w:link w:val="HIPPETableCaption"/>
    <w:rsid w:val="00A755C1"/>
    <w:rPr>
      <w:rFonts w:ascii="Times New Roman" w:hAnsi="Times New Roman" w:cs="Times New Roman"/>
      <w:sz w:val="18"/>
      <w:szCs w:val="18"/>
    </w:rPr>
  </w:style>
  <w:style w:type="paragraph" w:customStyle="1" w:styleId="HIPPEreferences">
    <w:name w:val="HIPPE_references"/>
    <w:basedOn w:val="CitaviBibliographyEntry"/>
    <w:link w:val="HIPPEreferencesZchn"/>
    <w:autoRedefine/>
    <w:qFormat/>
    <w:rsid w:val="006127B5"/>
    <w:rPr>
      <w:sz w:val="18"/>
      <w:lang w:val="de-DE"/>
    </w:rPr>
  </w:style>
  <w:style w:type="character" w:customStyle="1" w:styleId="HIPPEreferencesZchn">
    <w:name w:val="HIPPE_references Zchn"/>
    <w:basedOn w:val="HIPPEStandardZchn"/>
    <w:link w:val="HIPPEreferences"/>
    <w:rsid w:val="006127B5"/>
    <w:rPr>
      <w:rFonts w:ascii="Times New Roman" w:hAnsi="Times New Roman" w:cs="Times New Roman"/>
      <w:sz w:val="18"/>
      <w:szCs w:val="22"/>
      <w:lang w:val="de-DE"/>
    </w:rPr>
  </w:style>
  <w:style w:type="paragraph" w:customStyle="1" w:styleId="HIPPElistenumeration">
    <w:name w:val="HIPPE_list_enumeration"/>
    <w:basedOn w:val="HIPPEStandard"/>
    <w:link w:val="HIPPElistenumerationZchn"/>
    <w:qFormat/>
    <w:rsid w:val="00605950"/>
    <w:pPr>
      <w:numPr>
        <w:numId w:val="5"/>
      </w:numPr>
    </w:pPr>
  </w:style>
  <w:style w:type="character" w:customStyle="1" w:styleId="HIPPElistenumerationZchn">
    <w:name w:val="HIPPE_list_enumeration Zchn"/>
    <w:basedOn w:val="HIPPEStandardZchn"/>
    <w:link w:val="HIPPElistenumeration"/>
    <w:rsid w:val="00605950"/>
    <w:rPr>
      <w:rFonts w:ascii="Times New Roman" w:hAnsi="Times New Roman" w:cs="Times New Roman"/>
      <w:sz w:val="22"/>
      <w:szCs w:val="22"/>
    </w:rPr>
  </w:style>
  <w:style w:type="paragraph" w:customStyle="1" w:styleId="HIPPEemptytablerow">
    <w:name w:val="HIPPE_empty_table_row"/>
    <w:basedOn w:val="HIPPEStandard"/>
    <w:link w:val="HIPPEemptytablerowZchn"/>
    <w:qFormat/>
    <w:rsid w:val="00605950"/>
    <w:pPr>
      <w:spacing w:after="0"/>
    </w:pPr>
    <w:rPr>
      <w:sz w:val="36"/>
      <w:szCs w:val="36"/>
      <w:lang w:val="de-DE"/>
    </w:rPr>
  </w:style>
  <w:style w:type="character" w:customStyle="1" w:styleId="HIPPEemptytablerowZchn">
    <w:name w:val="HIPPE_empty_table_row Zchn"/>
    <w:basedOn w:val="HIPPEStandardZchn"/>
    <w:link w:val="HIPPEemptytablerow"/>
    <w:rsid w:val="00605950"/>
    <w:rPr>
      <w:rFonts w:ascii="Times New Roman" w:hAnsi="Times New Roman" w:cs="Times New Roman"/>
      <w:sz w:val="36"/>
      <w:szCs w:val="36"/>
      <w:lang w:val="de-DE"/>
    </w:rPr>
  </w:style>
  <w:style w:type="paragraph" w:customStyle="1" w:styleId="HIPPEtable">
    <w:name w:val="HIPPE_table"/>
    <w:basedOn w:val="HIPPEStandard"/>
    <w:link w:val="HIPPEtableZchn"/>
    <w:qFormat/>
    <w:rsid w:val="00E316D4"/>
    <w:pPr>
      <w:spacing w:before="60" w:after="60" w:line="240" w:lineRule="auto"/>
    </w:pPr>
    <w:rPr>
      <w:sz w:val="18"/>
      <w:szCs w:val="18"/>
    </w:rPr>
  </w:style>
  <w:style w:type="character" w:customStyle="1" w:styleId="HIPPEtableZchn">
    <w:name w:val="HIPPE_table Zchn"/>
    <w:basedOn w:val="HIPPEStandardZchn"/>
    <w:link w:val="HIPPEtable"/>
    <w:rsid w:val="00E316D4"/>
    <w:rPr>
      <w:rFonts w:ascii="Times New Roman" w:hAnsi="Times New Roman" w:cs="Times New Roman"/>
      <w:sz w:val="18"/>
      <w:szCs w:val="18"/>
    </w:rPr>
  </w:style>
  <w:style w:type="paragraph" w:customStyle="1" w:styleId="HIPPETitle">
    <w:name w:val="HIPPE_Title"/>
    <w:basedOn w:val="HIPPEStandard"/>
    <w:link w:val="HIPPETitleZchn"/>
    <w:qFormat/>
    <w:rsid w:val="00777B9C"/>
    <w:rPr>
      <w:b/>
      <w:bCs/>
      <w:color w:val="000000" w:themeColor="text1"/>
      <w:sz w:val="36"/>
      <w:szCs w:val="36"/>
    </w:rPr>
  </w:style>
  <w:style w:type="character" w:customStyle="1" w:styleId="HIPPETitleZchn">
    <w:name w:val="HIPPE_Title Zchn"/>
    <w:basedOn w:val="HIPPEStandardZchn"/>
    <w:link w:val="HIPPETitle"/>
    <w:rsid w:val="00777B9C"/>
    <w:rPr>
      <w:rFonts w:ascii="Times New Roman" w:hAnsi="Times New Roman" w:cs="Times New Roman"/>
      <w:b/>
      <w:bCs/>
      <w:color w:val="000000" w:themeColor="text1"/>
      <w:sz w:val="36"/>
      <w:szCs w:val="36"/>
    </w:rPr>
  </w:style>
  <w:style w:type="paragraph" w:customStyle="1" w:styleId="HIPPEreferencecaption">
    <w:name w:val="HIPPE_reference_caption"/>
    <w:basedOn w:val="HIPPEStandard"/>
    <w:link w:val="HIPPEreferencecaptionZchn"/>
    <w:qFormat/>
    <w:rsid w:val="00E316D4"/>
    <w:rPr>
      <w:b/>
      <w:bCs/>
      <w:color w:val="404040" w:themeColor="text1" w:themeTint="BF"/>
      <w:lang w:val="de-DE"/>
    </w:rPr>
  </w:style>
  <w:style w:type="character" w:customStyle="1" w:styleId="HIPPEreferencecaptionZchn">
    <w:name w:val="HIPPE_reference_caption Zchn"/>
    <w:basedOn w:val="HIPPEStandardZchn"/>
    <w:link w:val="HIPPEreferencecaption"/>
    <w:rsid w:val="00E316D4"/>
    <w:rPr>
      <w:rFonts w:ascii="Times New Roman" w:hAnsi="Times New Roman" w:cs="Times New Roman"/>
      <w:b/>
      <w:bCs/>
      <w:color w:val="404040" w:themeColor="text1" w:themeTint="BF"/>
      <w:sz w:val="22"/>
      <w:szCs w:val="22"/>
      <w:lang w:val="de-DE"/>
    </w:rPr>
  </w:style>
  <w:style w:type="paragraph" w:customStyle="1" w:styleId="HIPPEKeywordcaption">
    <w:name w:val="HIPPE_Keyword_caption"/>
    <w:basedOn w:val="HIPPEhighlighted"/>
    <w:link w:val="HIPPEKeywordcaptionZchn"/>
    <w:qFormat/>
    <w:rsid w:val="00BE5B56"/>
    <w:pPr>
      <w:spacing w:after="0"/>
    </w:pPr>
  </w:style>
  <w:style w:type="character" w:customStyle="1" w:styleId="HIPPEKeywordcaptionZchn">
    <w:name w:val="HIPPE_Keyword_caption Zchn"/>
    <w:basedOn w:val="HIPPEhighlightedZchn"/>
    <w:link w:val="HIPPEKeywordcaption"/>
    <w:rsid w:val="00BE5B56"/>
    <w:rPr>
      <w:rFonts w:ascii="Times New Roman" w:hAnsi="Times New Roman" w:cs="Times New Roman"/>
      <w:b/>
      <w:bCs/>
      <w:sz w:val="22"/>
      <w:szCs w:val="22"/>
    </w:rPr>
  </w:style>
  <w:style w:type="paragraph" w:customStyle="1" w:styleId="HIPPE-TabelleLeerzeile">
    <w:name w:val="HIPPE-Tabelle Leerzeile"/>
    <w:basedOn w:val="Standard"/>
    <w:link w:val="HIPPE-TabelleLeerzeileZchn"/>
    <w:rsid w:val="001E0431"/>
    <w:pPr>
      <w:spacing w:after="0" w:line="240" w:lineRule="auto"/>
    </w:pPr>
    <w:rPr>
      <w:rFonts w:ascii="Times New Roman" w:hAnsi="Times New Roman" w:cs="Times New Roman"/>
      <w:iCs/>
      <w:color w:val="404040" w:themeColor="text1" w:themeTint="BF"/>
      <w:kern w:val="0"/>
      <w:sz w:val="32"/>
      <w:szCs w:val="32"/>
      <w:lang w:val="en-GB"/>
      <w14:ligatures w14:val="none"/>
    </w:rPr>
  </w:style>
  <w:style w:type="character" w:customStyle="1" w:styleId="HIPPE-TabelleLeerzeileZchn">
    <w:name w:val="HIPPE-Tabelle Leerzeile Zchn"/>
    <w:basedOn w:val="Absatz-Standardschriftart"/>
    <w:link w:val="HIPPE-TabelleLeerzeile"/>
    <w:rsid w:val="001E0431"/>
    <w:rPr>
      <w:rFonts w:ascii="Times New Roman" w:hAnsi="Times New Roman" w:cs="Times New Roman"/>
      <w:iCs/>
      <w:color w:val="404040" w:themeColor="text1" w:themeTint="BF"/>
      <w:kern w:val="0"/>
      <w:sz w:val="32"/>
      <w:szCs w:val="32"/>
      <w:lang w:val="en-GB"/>
      <w14:ligatures w14:val="none"/>
    </w:rPr>
  </w:style>
  <w:style w:type="table" w:styleId="Tabellenraster">
    <w:name w:val="Table Grid"/>
    <w:basedOn w:val="NormaleTabelle"/>
    <w:uiPriority w:val="39"/>
    <w:rsid w:val="001E0431"/>
    <w:pPr>
      <w:spacing w:after="0" w:line="240" w:lineRule="auto"/>
    </w:pPr>
    <w:rPr>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IPPE-Tabelle">
    <w:name w:val="HIPPE-Tabelle"/>
    <w:basedOn w:val="Standard"/>
    <w:link w:val="HIPPE-TabelleZchn"/>
    <w:rsid w:val="001E0431"/>
    <w:pPr>
      <w:spacing w:after="0" w:line="240" w:lineRule="auto"/>
      <w:jc w:val="both"/>
    </w:pPr>
    <w:rPr>
      <w:rFonts w:ascii="Times New Roman" w:hAnsi="Times New Roman" w:cs="Times New Roman"/>
      <w:color w:val="FFFFFF" w:themeColor="background1"/>
      <w:sz w:val="18"/>
      <w:szCs w:val="18"/>
      <w:lang w:val="de-DE"/>
    </w:rPr>
  </w:style>
  <w:style w:type="character" w:customStyle="1" w:styleId="HIPPE-TabelleZchn">
    <w:name w:val="HIPPE-Tabelle Zchn"/>
    <w:basedOn w:val="Absatz-Standardschriftart"/>
    <w:link w:val="HIPPE-Tabelle"/>
    <w:rsid w:val="001E0431"/>
    <w:rPr>
      <w:rFonts w:ascii="Times New Roman" w:hAnsi="Times New Roman" w:cs="Times New Roman"/>
      <w:color w:val="FFFFFF" w:themeColor="background1"/>
      <w:sz w:val="18"/>
      <w:szCs w:val="18"/>
      <w:lang w:val="de-DE"/>
    </w:rPr>
  </w:style>
  <w:style w:type="paragraph" w:styleId="StandardWeb">
    <w:name w:val="Normal (Web)"/>
    <w:basedOn w:val="Standard"/>
    <w:uiPriority w:val="99"/>
    <w:semiHidden/>
    <w:unhideWhenUsed/>
    <w:rsid w:val="000B66B5"/>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text-start">
    <w:name w:val="text-start"/>
    <w:basedOn w:val="Standard"/>
    <w:rsid w:val="000B66B5"/>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Kopfzeile">
    <w:name w:val="header"/>
    <w:basedOn w:val="Standard"/>
    <w:link w:val="KopfzeileZchn"/>
    <w:uiPriority w:val="99"/>
    <w:unhideWhenUsed/>
    <w:rsid w:val="003675E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675E6"/>
  </w:style>
  <w:style w:type="paragraph" w:styleId="Fuzeile">
    <w:name w:val="footer"/>
    <w:basedOn w:val="Standard"/>
    <w:link w:val="FuzeileZchn"/>
    <w:uiPriority w:val="99"/>
    <w:unhideWhenUsed/>
    <w:rsid w:val="003675E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675E6"/>
  </w:style>
  <w:style w:type="character" w:styleId="Kommentarzeichen">
    <w:name w:val="annotation reference"/>
    <w:basedOn w:val="Absatz-Standardschriftart"/>
    <w:uiPriority w:val="99"/>
    <w:semiHidden/>
    <w:unhideWhenUsed/>
    <w:rsid w:val="00640B5E"/>
    <w:rPr>
      <w:sz w:val="16"/>
      <w:szCs w:val="16"/>
    </w:rPr>
  </w:style>
  <w:style w:type="paragraph" w:styleId="Kommentartext">
    <w:name w:val="annotation text"/>
    <w:basedOn w:val="Standard"/>
    <w:link w:val="KommentartextZchn"/>
    <w:uiPriority w:val="99"/>
    <w:unhideWhenUsed/>
    <w:rsid w:val="00640B5E"/>
    <w:pPr>
      <w:spacing w:line="240" w:lineRule="auto"/>
    </w:pPr>
    <w:rPr>
      <w:sz w:val="20"/>
      <w:szCs w:val="20"/>
    </w:rPr>
  </w:style>
  <w:style w:type="character" w:customStyle="1" w:styleId="KommentartextZchn">
    <w:name w:val="Kommentartext Zchn"/>
    <w:basedOn w:val="Absatz-Standardschriftart"/>
    <w:link w:val="Kommentartext"/>
    <w:uiPriority w:val="99"/>
    <w:rsid w:val="00640B5E"/>
    <w:rPr>
      <w:sz w:val="20"/>
      <w:szCs w:val="20"/>
    </w:rPr>
  </w:style>
  <w:style w:type="paragraph" w:styleId="Kommentarthema">
    <w:name w:val="annotation subject"/>
    <w:basedOn w:val="Kommentartext"/>
    <w:next w:val="Kommentartext"/>
    <w:link w:val="KommentarthemaZchn"/>
    <w:uiPriority w:val="99"/>
    <w:semiHidden/>
    <w:unhideWhenUsed/>
    <w:rsid w:val="00640B5E"/>
    <w:rPr>
      <w:b/>
      <w:bCs/>
    </w:rPr>
  </w:style>
  <w:style w:type="character" w:customStyle="1" w:styleId="KommentarthemaZchn">
    <w:name w:val="Kommentarthema Zchn"/>
    <w:basedOn w:val="KommentartextZchn"/>
    <w:link w:val="Kommentarthema"/>
    <w:uiPriority w:val="99"/>
    <w:semiHidden/>
    <w:rsid w:val="00640B5E"/>
    <w:rPr>
      <w:b/>
      <w:bCs/>
      <w:sz w:val="20"/>
      <w:szCs w:val="20"/>
    </w:rPr>
  </w:style>
  <w:style w:type="character" w:styleId="Platzhaltertext">
    <w:name w:val="Placeholder Text"/>
    <w:basedOn w:val="Absatz-Standardschriftart"/>
    <w:uiPriority w:val="99"/>
    <w:semiHidden/>
    <w:rsid w:val="00626A20"/>
    <w:rPr>
      <w:color w:val="666666"/>
    </w:rPr>
  </w:style>
  <w:style w:type="paragraph" w:customStyle="1" w:styleId="CitaviBibliographyEntry">
    <w:name w:val="Citavi Bibliography Entry"/>
    <w:basedOn w:val="Standard"/>
    <w:link w:val="CitaviBibliographyEntryZchn"/>
    <w:uiPriority w:val="99"/>
    <w:rsid w:val="00626A20"/>
    <w:pPr>
      <w:tabs>
        <w:tab w:val="left" w:pos="567"/>
      </w:tabs>
      <w:spacing w:after="0"/>
      <w:ind w:left="567" w:hanging="567"/>
    </w:pPr>
    <w:rPr>
      <w:rFonts w:ascii="Times New Roman" w:hAnsi="Times New Roman" w:cs="Times New Roman"/>
      <w:sz w:val="22"/>
      <w:szCs w:val="22"/>
    </w:rPr>
  </w:style>
  <w:style w:type="character" w:customStyle="1" w:styleId="CitaviBibliographyEntryZchn">
    <w:name w:val="Citavi Bibliography Entry Zchn"/>
    <w:basedOn w:val="HIPPElistenumerationZchn"/>
    <w:link w:val="CitaviBibliographyEntry"/>
    <w:uiPriority w:val="99"/>
    <w:rsid w:val="00626A20"/>
    <w:rPr>
      <w:rFonts w:ascii="Times New Roman" w:hAnsi="Times New Roman" w:cs="Times New Roman"/>
      <w:sz w:val="22"/>
      <w:szCs w:val="22"/>
    </w:rPr>
  </w:style>
  <w:style w:type="paragraph" w:customStyle="1" w:styleId="CitaviBibliographyHeading">
    <w:name w:val="Citavi Bibliography Heading"/>
    <w:basedOn w:val="berschrift1"/>
    <w:link w:val="CitaviBibliographyHeadingZchn"/>
    <w:uiPriority w:val="99"/>
    <w:rsid w:val="00626A20"/>
  </w:style>
  <w:style w:type="character" w:customStyle="1" w:styleId="CitaviBibliographyHeadingZchn">
    <w:name w:val="Citavi Bibliography Heading Zchn"/>
    <w:basedOn w:val="HIPPElistenumerationZchn"/>
    <w:link w:val="CitaviBibliographyHeading"/>
    <w:uiPriority w:val="99"/>
    <w:rsid w:val="00626A20"/>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626A20"/>
  </w:style>
  <w:style w:type="character" w:customStyle="1" w:styleId="CitaviChapterBibliographyHeadingZchn">
    <w:name w:val="Citavi Chapter Bibliography Heading Zchn"/>
    <w:basedOn w:val="HIPPElistenumerationZchn"/>
    <w:link w:val="CitaviChapterBibliographyHeading"/>
    <w:uiPriority w:val="99"/>
    <w:rsid w:val="00626A20"/>
    <w:rPr>
      <w:rFonts w:asciiTheme="majorHAnsi" w:eastAsiaTheme="majorEastAsia" w:hAnsiTheme="majorHAnsi" w:cstheme="majorBidi"/>
      <w:color w:val="0F4761" w:themeColor="accent1" w:themeShade="BF"/>
      <w:sz w:val="32"/>
      <w:szCs w:val="32"/>
    </w:rPr>
  </w:style>
  <w:style w:type="paragraph" w:customStyle="1" w:styleId="CitaviBibliographySubheading1">
    <w:name w:val="Citavi Bibliography Subheading 1"/>
    <w:basedOn w:val="berschrift2"/>
    <w:link w:val="CitaviBibliographySubheading1Zchn"/>
    <w:uiPriority w:val="99"/>
    <w:rsid w:val="00626A20"/>
    <w:pPr>
      <w:numPr>
        <w:ilvl w:val="0"/>
        <w:numId w:val="0"/>
      </w:numPr>
      <w:ind w:left="720" w:hanging="360"/>
      <w:outlineLvl w:val="9"/>
    </w:pPr>
  </w:style>
  <w:style w:type="character" w:customStyle="1" w:styleId="CitaviBibliographySubheading1Zchn">
    <w:name w:val="Citavi Bibliography Subheading 1 Zchn"/>
    <w:basedOn w:val="HIPPElistenumerationZchn"/>
    <w:link w:val="CitaviBibliographySubheading1"/>
    <w:uiPriority w:val="99"/>
    <w:rsid w:val="00626A20"/>
    <w:rPr>
      <w:rFonts w:asciiTheme="majorHAnsi" w:eastAsiaTheme="majorEastAsia" w:hAnsiTheme="majorHAnsi" w:cstheme="majorBidi"/>
      <w:color w:val="0F4761" w:themeColor="accent1" w:themeShade="BF"/>
      <w:sz w:val="32"/>
      <w:szCs w:val="32"/>
    </w:rPr>
  </w:style>
  <w:style w:type="paragraph" w:customStyle="1" w:styleId="CitaviBibliographySubheading2">
    <w:name w:val="Citavi Bibliography Subheading 2"/>
    <w:basedOn w:val="berschrift3"/>
    <w:link w:val="CitaviBibliographySubheading2Zchn"/>
    <w:uiPriority w:val="99"/>
    <w:rsid w:val="00626A20"/>
    <w:pPr>
      <w:numPr>
        <w:ilvl w:val="0"/>
        <w:numId w:val="0"/>
      </w:numPr>
      <w:ind w:left="720" w:hanging="360"/>
      <w:outlineLvl w:val="9"/>
    </w:pPr>
    <w:rPr>
      <w:rFonts w:ascii="Times New Roman" w:hAnsi="Times New Roman"/>
    </w:rPr>
  </w:style>
  <w:style w:type="character" w:customStyle="1" w:styleId="CitaviBibliographySubheading2Zchn">
    <w:name w:val="Citavi Bibliography Subheading 2 Zchn"/>
    <w:basedOn w:val="HIPPElistenumerationZchn"/>
    <w:link w:val="CitaviBibliographySubheading2"/>
    <w:uiPriority w:val="99"/>
    <w:rsid w:val="00626A20"/>
    <w:rPr>
      <w:rFonts w:ascii="Times New Roman" w:eastAsiaTheme="majorEastAsia" w:hAnsi="Times New Roman"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626A20"/>
    <w:pPr>
      <w:numPr>
        <w:ilvl w:val="0"/>
        <w:numId w:val="0"/>
      </w:numPr>
      <w:ind w:left="720" w:hanging="360"/>
      <w:outlineLvl w:val="9"/>
    </w:pPr>
    <w:rPr>
      <w:rFonts w:ascii="Times New Roman" w:hAnsi="Times New Roman"/>
      <w:sz w:val="22"/>
      <w:szCs w:val="22"/>
    </w:rPr>
  </w:style>
  <w:style w:type="character" w:customStyle="1" w:styleId="CitaviBibliographySubheading3Zchn">
    <w:name w:val="Citavi Bibliography Subheading 3 Zchn"/>
    <w:basedOn w:val="HIPPElistenumerationZchn"/>
    <w:link w:val="CitaviBibliographySubheading3"/>
    <w:uiPriority w:val="99"/>
    <w:rsid w:val="00626A20"/>
    <w:rPr>
      <w:rFonts w:ascii="Times New Roman" w:eastAsiaTheme="majorEastAsia" w:hAnsi="Times New Roman" w:cstheme="majorBidi"/>
      <w:i/>
      <w:iCs/>
      <w:color w:val="0F4761" w:themeColor="accent1" w:themeShade="BF"/>
      <w:sz w:val="22"/>
      <w:szCs w:val="22"/>
    </w:rPr>
  </w:style>
  <w:style w:type="paragraph" w:customStyle="1" w:styleId="CitaviBibliographySubheading4">
    <w:name w:val="Citavi Bibliography Subheading 4"/>
    <w:basedOn w:val="berschrift5"/>
    <w:link w:val="CitaviBibliographySubheading4Zchn"/>
    <w:uiPriority w:val="99"/>
    <w:rsid w:val="00626A20"/>
    <w:pPr>
      <w:numPr>
        <w:ilvl w:val="0"/>
        <w:numId w:val="0"/>
      </w:numPr>
      <w:ind w:left="720" w:hanging="360"/>
      <w:outlineLvl w:val="9"/>
    </w:pPr>
    <w:rPr>
      <w:rFonts w:ascii="Times New Roman" w:hAnsi="Times New Roman"/>
      <w:sz w:val="22"/>
      <w:szCs w:val="22"/>
    </w:rPr>
  </w:style>
  <w:style w:type="character" w:customStyle="1" w:styleId="CitaviBibliographySubheading4Zchn">
    <w:name w:val="Citavi Bibliography Subheading 4 Zchn"/>
    <w:basedOn w:val="HIPPElistenumerationZchn"/>
    <w:link w:val="CitaviBibliographySubheading4"/>
    <w:uiPriority w:val="99"/>
    <w:rsid w:val="00626A20"/>
    <w:rPr>
      <w:rFonts w:ascii="Times New Roman" w:eastAsiaTheme="majorEastAsia" w:hAnsi="Times New Roman" w:cstheme="majorBidi"/>
      <w:color w:val="0F4761" w:themeColor="accent1" w:themeShade="BF"/>
      <w:sz w:val="22"/>
      <w:szCs w:val="22"/>
    </w:rPr>
  </w:style>
  <w:style w:type="paragraph" w:customStyle="1" w:styleId="CitaviBibliographySubheading5">
    <w:name w:val="Citavi Bibliography Subheading 5"/>
    <w:basedOn w:val="berschrift6"/>
    <w:link w:val="CitaviBibliographySubheading5Zchn"/>
    <w:uiPriority w:val="99"/>
    <w:rsid w:val="00626A20"/>
    <w:pPr>
      <w:numPr>
        <w:ilvl w:val="0"/>
        <w:numId w:val="0"/>
      </w:numPr>
      <w:ind w:left="720" w:hanging="360"/>
      <w:outlineLvl w:val="9"/>
    </w:pPr>
    <w:rPr>
      <w:rFonts w:ascii="Times New Roman" w:hAnsi="Times New Roman"/>
      <w:sz w:val="22"/>
      <w:szCs w:val="22"/>
    </w:rPr>
  </w:style>
  <w:style w:type="character" w:customStyle="1" w:styleId="CitaviBibliographySubheading5Zchn">
    <w:name w:val="Citavi Bibliography Subheading 5 Zchn"/>
    <w:basedOn w:val="HIPPElistenumerationZchn"/>
    <w:link w:val="CitaviBibliographySubheading5"/>
    <w:uiPriority w:val="99"/>
    <w:rsid w:val="00626A20"/>
    <w:rPr>
      <w:rFonts w:ascii="Times New Roman" w:eastAsiaTheme="majorEastAsia" w:hAnsi="Times New Roman" w:cstheme="majorBidi"/>
      <w:i/>
      <w:iCs/>
      <w:color w:val="595959" w:themeColor="text1" w:themeTint="A6"/>
      <w:sz w:val="22"/>
      <w:szCs w:val="22"/>
    </w:rPr>
  </w:style>
  <w:style w:type="paragraph" w:customStyle="1" w:styleId="CitaviBibliographySubheading6">
    <w:name w:val="Citavi Bibliography Subheading 6"/>
    <w:basedOn w:val="berschrift7"/>
    <w:link w:val="CitaviBibliographySubheading6Zchn"/>
    <w:uiPriority w:val="99"/>
    <w:rsid w:val="00626A20"/>
    <w:pPr>
      <w:numPr>
        <w:ilvl w:val="0"/>
        <w:numId w:val="0"/>
      </w:numPr>
      <w:ind w:left="720" w:hanging="360"/>
      <w:outlineLvl w:val="9"/>
    </w:pPr>
    <w:rPr>
      <w:rFonts w:ascii="Times New Roman" w:hAnsi="Times New Roman"/>
      <w:sz w:val="22"/>
      <w:szCs w:val="22"/>
    </w:rPr>
  </w:style>
  <w:style w:type="character" w:customStyle="1" w:styleId="CitaviBibliographySubheading6Zchn">
    <w:name w:val="Citavi Bibliography Subheading 6 Zchn"/>
    <w:basedOn w:val="HIPPElistenumerationZchn"/>
    <w:link w:val="CitaviBibliographySubheading6"/>
    <w:uiPriority w:val="99"/>
    <w:rsid w:val="00626A20"/>
    <w:rPr>
      <w:rFonts w:ascii="Times New Roman" w:eastAsiaTheme="majorEastAsia" w:hAnsi="Times New Roman" w:cstheme="majorBidi"/>
      <w:color w:val="595959" w:themeColor="text1" w:themeTint="A6"/>
      <w:sz w:val="22"/>
      <w:szCs w:val="22"/>
    </w:rPr>
  </w:style>
  <w:style w:type="paragraph" w:customStyle="1" w:styleId="CitaviBibliographySubheading7">
    <w:name w:val="Citavi Bibliography Subheading 7"/>
    <w:basedOn w:val="berschrift8"/>
    <w:link w:val="CitaviBibliographySubheading7Zchn"/>
    <w:uiPriority w:val="99"/>
    <w:rsid w:val="00626A20"/>
    <w:pPr>
      <w:numPr>
        <w:ilvl w:val="0"/>
        <w:numId w:val="0"/>
      </w:numPr>
      <w:ind w:left="720" w:hanging="360"/>
      <w:outlineLvl w:val="9"/>
    </w:pPr>
    <w:rPr>
      <w:rFonts w:ascii="Times New Roman" w:hAnsi="Times New Roman"/>
      <w:sz w:val="22"/>
      <w:szCs w:val="22"/>
    </w:rPr>
  </w:style>
  <w:style w:type="character" w:customStyle="1" w:styleId="CitaviBibliographySubheading7Zchn">
    <w:name w:val="Citavi Bibliography Subheading 7 Zchn"/>
    <w:basedOn w:val="HIPPElistenumerationZchn"/>
    <w:link w:val="CitaviBibliographySubheading7"/>
    <w:uiPriority w:val="99"/>
    <w:rsid w:val="00626A20"/>
    <w:rPr>
      <w:rFonts w:ascii="Times New Roman" w:eastAsiaTheme="majorEastAsia" w:hAnsi="Times New Roman" w:cstheme="majorBidi"/>
      <w:i/>
      <w:iCs/>
      <w:color w:val="272727" w:themeColor="text1" w:themeTint="D8"/>
      <w:sz w:val="22"/>
      <w:szCs w:val="22"/>
    </w:rPr>
  </w:style>
  <w:style w:type="paragraph" w:customStyle="1" w:styleId="CitaviBibliographySubheading8">
    <w:name w:val="Citavi Bibliography Subheading 8"/>
    <w:basedOn w:val="berschrift9"/>
    <w:link w:val="CitaviBibliographySubheading8Zchn"/>
    <w:uiPriority w:val="99"/>
    <w:rsid w:val="00626A20"/>
    <w:pPr>
      <w:numPr>
        <w:ilvl w:val="0"/>
        <w:numId w:val="0"/>
      </w:numPr>
      <w:ind w:left="720" w:hanging="360"/>
      <w:outlineLvl w:val="9"/>
    </w:pPr>
    <w:rPr>
      <w:rFonts w:ascii="Times New Roman" w:hAnsi="Times New Roman"/>
      <w:sz w:val="22"/>
      <w:szCs w:val="22"/>
    </w:rPr>
  </w:style>
  <w:style w:type="character" w:customStyle="1" w:styleId="CitaviBibliographySubheading8Zchn">
    <w:name w:val="Citavi Bibliography Subheading 8 Zchn"/>
    <w:basedOn w:val="HIPPElistenumerationZchn"/>
    <w:link w:val="CitaviBibliographySubheading8"/>
    <w:uiPriority w:val="99"/>
    <w:rsid w:val="00626A20"/>
    <w:rPr>
      <w:rFonts w:ascii="Times New Roman" w:eastAsiaTheme="majorEastAsia" w:hAnsi="Times New Roman" w:cstheme="majorBidi"/>
      <w:color w:val="272727" w:themeColor="text1" w:themeTint="D8"/>
      <w:sz w:val="22"/>
      <w:szCs w:val="22"/>
    </w:rPr>
  </w:style>
  <w:style w:type="paragraph" w:customStyle="1" w:styleId="HIPPEmailaddress">
    <w:name w:val="HIPPE_mail_address"/>
    <w:basedOn w:val="HIPPETitle"/>
    <w:link w:val="HIPPEmailaddressZchn"/>
    <w:qFormat/>
    <w:rsid w:val="00BE5B56"/>
    <w:pPr>
      <w:spacing w:after="0"/>
      <w:jc w:val="center"/>
    </w:pPr>
    <w:rPr>
      <w:b w:val="0"/>
      <w:bCs w:val="0"/>
      <w:i/>
      <w:iCs/>
      <w:sz w:val="18"/>
      <w:szCs w:val="18"/>
    </w:rPr>
  </w:style>
  <w:style w:type="character" w:customStyle="1" w:styleId="HIPPEmailaddressZchn">
    <w:name w:val="HIPPE_mail_address Zchn"/>
    <w:basedOn w:val="HIPPETitleZchn"/>
    <w:link w:val="HIPPEmailaddress"/>
    <w:rsid w:val="00BE5B56"/>
    <w:rPr>
      <w:rFonts w:ascii="Times New Roman" w:hAnsi="Times New Roman" w:cs="Times New Roman"/>
      <w:b w:val="0"/>
      <w:bCs w:val="0"/>
      <w:i/>
      <w:iCs/>
      <w:color w:val="000000" w:themeColor="text1"/>
      <w:sz w:val="18"/>
      <w:szCs w:val="18"/>
    </w:rPr>
  </w:style>
  <w:style w:type="paragraph" w:customStyle="1" w:styleId="HIPPEInstitution">
    <w:name w:val="HIPPE_Institution"/>
    <w:basedOn w:val="HIPPETitle"/>
    <w:link w:val="HIPPEInstitutionZchn"/>
    <w:autoRedefine/>
    <w:rsid w:val="00BE5B56"/>
    <w:pPr>
      <w:spacing w:after="0"/>
      <w:jc w:val="center"/>
    </w:pPr>
    <w:rPr>
      <w:b w:val="0"/>
      <w:bCs w:val="0"/>
      <w:sz w:val="18"/>
      <w:szCs w:val="18"/>
      <w:lang w:val="de-DE"/>
    </w:rPr>
  </w:style>
  <w:style w:type="character" w:customStyle="1" w:styleId="HIPPEInstitutionZchn">
    <w:name w:val="HIPPE_Institution Zchn"/>
    <w:basedOn w:val="HIPPETitleZchn"/>
    <w:link w:val="HIPPEInstitution"/>
    <w:rsid w:val="00BE5B56"/>
    <w:rPr>
      <w:rFonts w:ascii="Times New Roman" w:hAnsi="Times New Roman" w:cs="Times New Roman"/>
      <w:b w:val="0"/>
      <w:bCs w:val="0"/>
      <w:color w:val="000000" w:themeColor="text1"/>
      <w:sz w:val="18"/>
      <w:szCs w:val="18"/>
      <w:lang w:val="de-DE"/>
    </w:rPr>
  </w:style>
  <w:style w:type="character" w:styleId="Hyperlink">
    <w:name w:val="Hyperlink"/>
    <w:basedOn w:val="Absatz-Standardschriftart"/>
    <w:uiPriority w:val="99"/>
    <w:unhideWhenUsed/>
    <w:rsid w:val="00BE5B56"/>
    <w:rPr>
      <w:color w:val="467886" w:themeColor="hyperlink"/>
      <w:u w:val="single"/>
    </w:rPr>
  </w:style>
  <w:style w:type="character" w:styleId="NichtaufgelsteErwhnung">
    <w:name w:val="Unresolved Mention"/>
    <w:basedOn w:val="Absatz-Standardschriftart"/>
    <w:uiPriority w:val="99"/>
    <w:semiHidden/>
    <w:unhideWhenUsed/>
    <w:rsid w:val="00BE5B56"/>
    <w:rPr>
      <w:color w:val="605E5C"/>
      <w:shd w:val="clear" w:color="auto" w:fill="E1DFDD"/>
    </w:rPr>
  </w:style>
  <w:style w:type="paragraph" w:customStyle="1" w:styleId="HIPPEhighlighted">
    <w:name w:val="HIPPE_highlighted"/>
    <w:basedOn w:val="HIPPEStandard"/>
    <w:link w:val="HIPPEhighlightedZchn"/>
    <w:qFormat/>
    <w:rsid w:val="00BE5B56"/>
    <w:rPr>
      <w:b/>
      <w:bCs/>
    </w:rPr>
  </w:style>
  <w:style w:type="character" w:customStyle="1" w:styleId="HIPPEhighlightedZchn">
    <w:name w:val="HIPPE_highlighted Zchn"/>
    <w:basedOn w:val="HIPPEStandardZchn"/>
    <w:link w:val="HIPPEhighlighted"/>
    <w:rsid w:val="00BE5B56"/>
    <w:rPr>
      <w:rFonts w:ascii="Times New Roman" w:hAnsi="Times New Roman" w:cs="Times New Roman"/>
      <w:b/>
      <w:bCs/>
      <w:sz w:val="22"/>
      <w:szCs w:val="22"/>
    </w:rPr>
  </w:style>
  <w:style w:type="paragraph" w:customStyle="1" w:styleId="HIPPEInstitutionaldescription">
    <w:name w:val="HIPPE_Institutional_description"/>
    <w:link w:val="HIPPEInstitutionaldescriptionZchn"/>
    <w:qFormat/>
    <w:rsid w:val="00BE5B56"/>
    <w:pPr>
      <w:spacing w:after="0"/>
      <w:jc w:val="center"/>
    </w:pPr>
    <w:rPr>
      <w:rFonts w:ascii="Times New Roman" w:hAnsi="Times New Roman" w:cs="Times New Roman"/>
      <w:color w:val="000000" w:themeColor="text1"/>
      <w:sz w:val="18"/>
      <w:szCs w:val="36"/>
    </w:rPr>
  </w:style>
  <w:style w:type="character" w:customStyle="1" w:styleId="HIPPEInstitutionaldescriptionZchn">
    <w:name w:val="HIPPE_Institutional_description Zchn"/>
    <w:basedOn w:val="Absatz-Standardschriftart"/>
    <w:link w:val="HIPPEInstitutionaldescription"/>
    <w:rsid w:val="00BE5B56"/>
    <w:rPr>
      <w:rFonts w:ascii="Times New Roman" w:hAnsi="Times New Roman" w:cs="Times New Roman"/>
      <w:color w:val="000000" w:themeColor="text1"/>
      <w:sz w:val="18"/>
      <w:szCs w:val="36"/>
    </w:rPr>
  </w:style>
  <w:style w:type="paragraph" w:customStyle="1" w:styleId="HIPPEKeyword">
    <w:name w:val="HIPPE_Keyword"/>
    <w:basedOn w:val="HIPPEStandard"/>
    <w:link w:val="HIPPEKeywordZchn"/>
    <w:qFormat/>
    <w:rsid w:val="00BE5B56"/>
  </w:style>
  <w:style w:type="character" w:customStyle="1" w:styleId="HIPPEKeywordZchn">
    <w:name w:val="HIPPE_Keyword Zchn"/>
    <w:basedOn w:val="HIPPEStandardZchn"/>
    <w:link w:val="HIPPEKeyword"/>
    <w:rsid w:val="00BE5B56"/>
    <w:rPr>
      <w:rFonts w:ascii="Times New Roman" w:hAnsi="Times New Roman"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3819723">
      <w:bodyDiv w:val="1"/>
      <w:marLeft w:val="0"/>
      <w:marRight w:val="0"/>
      <w:marTop w:val="0"/>
      <w:marBottom w:val="0"/>
      <w:divBdr>
        <w:top w:val="none" w:sz="0" w:space="0" w:color="auto"/>
        <w:left w:val="none" w:sz="0" w:space="0" w:color="auto"/>
        <w:bottom w:val="none" w:sz="0" w:space="0" w:color="auto"/>
        <w:right w:val="none" w:sz="0" w:space="0" w:color="auto"/>
      </w:divBdr>
    </w:div>
    <w:div w:id="1677683100">
      <w:bodyDiv w:val="1"/>
      <w:marLeft w:val="0"/>
      <w:marRight w:val="0"/>
      <w:marTop w:val="0"/>
      <w:marBottom w:val="0"/>
      <w:divBdr>
        <w:top w:val="none" w:sz="0" w:space="0" w:color="auto"/>
        <w:left w:val="none" w:sz="0" w:space="0" w:color="auto"/>
        <w:bottom w:val="none" w:sz="0" w:space="0" w:color="auto"/>
        <w:right w:val="none" w:sz="0" w:space="0" w:color="auto"/>
      </w:divBdr>
    </w:div>
    <w:div w:id="1878161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B2C8E40D-4D62-470D-98F0-5F5AD9C870A1}"/>
      </w:docPartPr>
      <w:docPartBody>
        <w:p w:rsidR="00177D54" w:rsidRDefault="00DC7655">
          <w:r w:rsidRPr="008255A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655"/>
    <w:rsid w:val="00064E3C"/>
    <w:rsid w:val="0015339F"/>
    <w:rsid w:val="00177D54"/>
    <w:rsid w:val="001A04C4"/>
    <w:rsid w:val="002E4848"/>
    <w:rsid w:val="003329D0"/>
    <w:rsid w:val="00404006"/>
    <w:rsid w:val="00567A70"/>
    <w:rsid w:val="006B3624"/>
    <w:rsid w:val="007F230F"/>
    <w:rsid w:val="00841D01"/>
    <w:rsid w:val="00866B09"/>
    <w:rsid w:val="008A5A45"/>
    <w:rsid w:val="008C4803"/>
    <w:rsid w:val="009C45A3"/>
    <w:rsid w:val="009C7E29"/>
    <w:rsid w:val="00C569D6"/>
    <w:rsid w:val="00D25EC6"/>
    <w:rsid w:val="00DC7655"/>
    <w:rsid w:val="00DF12B8"/>
    <w:rsid w:val="00E326DA"/>
    <w:rsid w:val="00E6202C"/>
    <w:rsid w:val="00F868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67A70"/>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5282A6-CA59-43F5-82B8-F74245CCE466}">
  <we:reference id="f6be8f71-451e-4a40-878c-a97ca617dcc4" version="2021.3.29.10" store="EXCatalog" storeType="EXCatalog"/>
  <we:alternateReferences>
    <we:reference id="WA200002891" version="2021.3.29.10" store="de-DE" storeType="OMEX"/>
  </we:alternateReferences>
  <we:properties>
    <we:property name="CitaviDocumentProperty_1007" value="&quot;315b00c9-5570-4f8d-7185-27ec59836adb&quot;"/>
    <we:property name="CitaviDocumentProperty_1008" value="&quot;references&quot;"/>
    <we:property name="CitaviDocumentProperty_31" value="&quot;dzy321su9xxd7mvw2u9ubeme6afydqbwx3qzh00rg7h&quot;"/>
    <we:property name="CitaviDocumentProperty_33" value="&quot;{\&quot;CitationSystem\&quot;:1,\&quot;FileName\&quot;:\&quot;CitaviDefaultCitationStyle_de.ccs\&quot;,\&quot;Name\&quot;:\&quot;Citavi Basis-Stil\&quot;,\&quot;Id\&quot;:\&quot;f1ed8f7d-1c65-4f06-ad48-3e96e725bea1\&quot;,\&quot;Version\&quot;:22}&quot;"/>
    <we:property name="CitaviDocumentProperty_7" value="&quot;DeCap (DFG-SPP)&quot;"/>
    <we:property name="CitaviDocumentProperty_8" value="&quot;WestEurope&quot;"/>
    <we:property name="Office.AutoShowTaskpaneWithDocument" value="false"/>
    <we:property name="CitaviDocumentProperty_34" value="2"/>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26C89-E117-4B25-9A00-77A02B515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092</Words>
  <Characters>34729</Characters>
  <Application>Microsoft Office Word</Application>
  <DocSecurity>0</DocSecurity>
  <Lines>289</Lines>
  <Paragraphs>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Hesse</dc:creator>
  <cp:keywords/>
  <dc:description/>
  <cp:lastModifiedBy>Thomas Hesse</cp:lastModifiedBy>
  <cp:revision>4</cp:revision>
  <cp:lastPrinted>2025-10-31T10:29:00Z</cp:lastPrinted>
  <dcterms:created xsi:type="dcterms:W3CDTF">2025-10-31T13:16:00Z</dcterms:created>
  <dcterms:modified xsi:type="dcterms:W3CDTF">2025-11-0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teraturDB_PE</vt:lpwstr>
  </property>
  <property fmtid="{D5CDD505-2E9C-101B-9397-08002B2CF9AE}" pid="3" name="CitaviDocumentProperty_0">
    <vt:lpwstr>e3d57f5b-7f7b-4952-af6f-4f6f3c914d4d</vt:lpwstr>
  </property>
  <property fmtid="{D5CDD505-2E9C-101B-9397-08002B2CF9AE}" pid="4" name="CitaviDocumentProperty_1">
    <vt:lpwstr>7.1.0.1</vt:lpwstr>
  </property>
  <property fmtid="{D5CDD505-2E9C-101B-9397-08002B2CF9AE}" pid="5" name="CitaviDocumentProperty_6">
    <vt:lpwstr>True</vt:lpwstr>
  </property>
  <property fmtid="{D5CDD505-2E9C-101B-9397-08002B2CF9AE}" pid="6" name="CitaviDocumentProperty_8">
    <vt:lpwstr>CloudProjectKey=xrfrq12qriztmcndjumgzry2mtmzypsep0xwzokkbv3vtkv5yu; ProjectName=LiteraturDB_PE</vt:lpwstr>
  </property>
</Properties>
</file>